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2AECDE3" w14:textId="4E493063" w:rsidR="00FB40E9" w:rsidRPr="00FB40E9" w:rsidRDefault="00DE02B8" w:rsidP="00FB40E9">
      <w:pPr>
        <w:jc w:val="both"/>
        <w:rPr>
          <w:rFonts w:ascii="Arial" w:hAnsi="Arial" w:cs="Arial"/>
          <w:b/>
          <w:bCs/>
        </w:rPr>
      </w:pPr>
      <w:r w:rsidRPr="00FB40E9">
        <w:rPr>
          <w:rFonts w:ascii="Arial" w:hAnsi="Arial" w:cs="Arial"/>
          <w:b/>
          <w:bCs/>
        </w:rPr>
        <w:t>Supplementary Table 2</w:t>
      </w:r>
      <w:r w:rsidR="0047199B" w:rsidRPr="00FB40E9">
        <w:rPr>
          <w:rFonts w:ascii="Arial" w:hAnsi="Arial" w:cs="Arial"/>
          <w:b/>
          <w:bCs/>
        </w:rPr>
        <w:t>: Adult heartworm burdens in Carnivora hosts</w:t>
      </w: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2404"/>
        <w:gridCol w:w="1276"/>
        <w:gridCol w:w="995"/>
        <w:gridCol w:w="1417"/>
        <w:gridCol w:w="2834"/>
      </w:tblGrid>
      <w:tr w:rsidR="00FB40E9" w:rsidRPr="00FB40E9" w14:paraId="4F9AFF51" w14:textId="77777777" w:rsidTr="00DA051B">
        <w:trPr>
          <w:trHeight w:val="292"/>
        </w:trPr>
        <w:tc>
          <w:tcPr>
            <w:tcW w:w="2404" w:type="dxa"/>
            <w:shd w:val="clear" w:color="auto" w:fill="BFBFBF" w:themeFill="background1" w:themeFillShade="BF"/>
          </w:tcPr>
          <w:p w14:paraId="1CCA61CE" w14:textId="77777777" w:rsidR="0091613A" w:rsidRPr="00FB40E9" w:rsidRDefault="0091613A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Host</w:t>
            </w:r>
          </w:p>
        </w:tc>
        <w:tc>
          <w:tcPr>
            <w:tcW w:w="1276" w:type="dxa"/>
            <w:shd w:val="clear" w:color="auto" w:fill="BFBFBF" w:themeFill="background1" w:themeFillShade="BF"/>
          </w:tcPr>
          <w:p w14:paraId="1B16E3B2" w14:textId="77777777" w:rsidR="0091613A" w:rsidRPr="00FB40E9" w:rsidRDefault="0091613A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Location</w:t>
            </w:r>
          </w:p>
        </w:tc>
        <w:tc>
          <w:tcPr>
            <w:tcW w:w="995" w:type="dxa"/>
            <w:shd w:val="clear" w:color="auto" w:fill="BFBFBF" w:themeFill="background1" w:themeFillShade="BF"/>
          </w:tcPr>
          <w:p w14:paraId="51A54341" w14:textId="76DC3066" w:rsidR="0091613A" w:rsidRPr="00FB40E9" w:rsidRDefault="00BE4F53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Animals</w:t>
            </w:r>
          </w:p>
        </w:tc>
        <w:tc>
          <w:tcPr>
            <w:tcW w:w="1417" w:type="dxa"/>
            <w:shd w:val="clear" w:color="auto" w:fill="BFBFBF" w:themeFill="background1" w:themeFillShade="BF"/>
          </w:tcPr>
          <w:p w14:paraId="5829DE8E" w14:textId="6C2BE7C2" w:rsidR="0091613A" w:rsidRPr="00FB40E9" w:rsidRDefault="006E01F9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Adult worms</w:t>
            </w:r>
            <w:r w:rsidR="00545651" w:rsidRPr="00FB40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/animal</w:t>
            </w:r>
          </w:p>
        </w:tc>
        <w:tc>
          <w:tcPr>
            <w:tcW w:w="2834" w:type="dxa"/>
            <w:shd w:val="clear" w:color="auto" w:fill="BFBFBF" w:themeFill="background1" w:themeFillShade="BF"/>
          </w:tcPr>
          <w:p w14:paraId="594BE4F2" w14:textId="571B32E2" w:rsidR="0091613A" w:rsidRPr="00FB40E9" w:rsidRDefault="0091613A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Reference</w:t>
            </w:r>
          </w:p>
        </w:tc>
      </w:tr>
      <w:tr w:rsidR="00915DCF" w:rsidRPr="00FB40E9" w14:paraId="186D867B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4304563F" w14:textId="0F64E5CF" w:rsidR="00915DCF" w:rsidRPr="00FB40E9" w:rsidRDefault="00915DCF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Wolves</w:t>
            </w:r>
          </w:p>
        </w:tc>
      </w:tr>
      <w:tr w:rsidR="00FB40E9" w:rsidRPr="00FB40E9" w14:paraId="1F7D7E97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85A241A" w14:textId="1DD30B26" w:rsidR="0091613A" w:rsidRPr="00FB40E9" w:rsidRDefault="0091613A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ray wolves</w:t>
            </w:r>
          </w:p>
        </w:tc>
        <w:tc>
          <w:tcPr>
            <w:tcW w:w="1276" w:type="dxa"/>
            <w:shd w:val="clear" w:color="auto" w:fill="auto"/>
          </w:tcPr>
          <w:p w14:paraId="05279C11" w14:textId="4E08DAAE" w:rsidR="0091613A" w:rsidRPr="00FB40E9" w:rsidRDefault="0091613A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995" w:type="dxa"/>
            <w:shd w:val="clear" w:color="auto" w:fill="auto"/>
          </w:tcPr>
          <w:p w14:paraId="4CD9CB61" w14:textId="55CEB2C5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417" w:type="dxa"/>
            <w:shd w:val="clear" w:color="auto" w:fill="auto"/>
          </w:tcPr>
          <w:p w14:paraId="5B9AE881" w14:textId="6EBF126D" w:rsidR="0091613A" w:rsidRPr="00FB40E9" w:rsidRDefault="0091613A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834" w:type="dxa"/>
            <w:shd w:val="clear" w:color="auto" w:fill="auto"/>
          </w:tcPr>
          <w:p w14:paraId="60D67CC5" w14:textId="4E94F140" w:rsidR="0091613A" w:rsidRPr="00FB40E9" w:rsidRDefault="0091613A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b3Jvbmk8L0F1dGhvcj48WWVhcj4yMDIwPC9ZZWFyPjxS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b3Jvbmk8L0F1dGhvcj48WWVhcj4yMDIwPC9ZZWFyPjxS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Moroni et al., 2020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B40E9" w:rsidRPr="00FB40E9" w14:paraId="23AC6A0E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6F90B782" w14:textId="7777777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Wolf</w:t>
            </w:r>
          </w:p>
          <w:p w14:paraId="6E4BAC55" w14:textId="2FA2873C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up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681F2CF1" w14:textId="6D645432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erbia</w:t>
            </w:r>
          </w:p>
        </w:tc>
        <w:tc>
          <w:tcPr>
            <w:tcW w:w="995" w:type="dxa"/>
            <w:shd w:val="clear" w:color="auto" w:fill="auto"/>
          </w:tcPr>
          <w:p w14:paraId="3FD1F777" w14:textId="774D2B33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0F0C0154" w14:textId="3332C68D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7</w:t>
            </w:r>
          </w:p>
        </w:tc>
        <w:tc>
          <w:tcPr>
            <w:tcW w:w="2834" w:type="dxa"/>
            <w:shd w:val="clear" w:color="auto" w:fill="auto"/>
          </w:tcPr>
          <w:p w14:paraId="5A9BBCF2" w14:textId="04F9D62B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enezić&lt;/Author&gt;&lt;Year&gt;2014&lt;/Year&gt;&lt;RecNum&gt;337&lt;/RecNum&gt;&lt;DisplayText&gt;(Penezić et al., 2014)&lt;/DisplayText&gt;&lt;record&gt;&lt;rec-number&gt;337&lt;/rec-number&gt;&lt;foreign-keys&gt;&lt;key app="EN" db-id="zzppxf5r65rr9be9vwp550002xewetx92ddz" timestamp="1704324208" guid="222cb5e4-c525-46a9-8733-51fcd56205f3"&gt;337&lt;/key&gt;&lt;/foreign-keys&gt;&lt;ref-type name="Journal Article"&gt;17&lt;/ref-type&gt;&lt;contributors&gt;&lt;authors&gt;&lt;author&gt;Penezić, Aleksandra&lt;/author&gt;&lt;author&gt;Selaković, Sanja&lt;/author&gt;&lt;author&gt;Pavlović, Ivan&lt;/author&gt;&lt;author&gt;Ćirović, Duško&lt;/author&gt;&lt;/authors&gt;&lt;/contributors&gt;&lt;titles&gt;&lt;title&gt;&lt;style face="normal" font="default" size="100%"&gt;First findings and prevalence of adult heartworms (&lt;/style&gt;&lt;style face="italic" font="default" size="100%"&gt;Dirofilaria immitis&lt;/style&gt;&lt;style face="normal" font="default" size="100%"&gt;) in wild carnivores from Serbia&lt;/style&gt;&lt;/title&gt;&lt;secondary-title&gt;Parasitology Research&lt;/secondary-title&gt;&lt;/titles&gt;&lt;periodical&gt;&lt;full-title&gt;Parasitology Research&lt;/full-title&gt;&lt;abbr-1&gt;Parasitol. Res.&lt;/abbr-1&gt;&lt;abbr-2&gt;Parasitol Res&lt;/abbr-2&gt;&lt;/periodical&gt;&lt;pages&gt;3281-3285&lt;/pages&gt;&lt;volume&gt;113&lt;/volume&gt;&lt;dates&gt;&lt;year&gt;2014&lt;/year&gt;&lt;pub-dates&gt;&lt;date&gt;2014/09/01&lt;/date&gt;&lt;/pub-dates&gt;&lt;/dates&gt;&lt;isbn&gt;1432-1955&lt;/isbn&gt;&lt;urls&gt;&lt;related-urls&gt;&lt;url&gt;https://doi.org/10.1007/s00436-014-3991-9&lt;/url&gt;&lt;/related-urls&gt;&lt;/urls&gt;&lt;electronic-resource-num&gt;10.1007/s00436-014-3991-9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Penezić et al., 201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B40E9" w:rsidRPr="00FB40E9" w14:paraId="6333992F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55AF5D3D" w14:textId="7777777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Wolf</w:t>
            </w:r>
          </w:p>
          <w:p w14:paraId="056AA463" w14:textId="384194BE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up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67310C94" w14:textId="7ED19CDE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  <w:tc>
          <w:tcPr>
            <w:tcW w:w="995" w:type="dxa"/>
            <w:shd w:val="clear" w:color="auto" w:fill="auto"/>
          </w:tcPr>
          <w:p w14:paraId="7AF9B619" w14:textId="130D7DC1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5FBC86D2" w14:textId="3DF7D8E1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834" w:type="dxa"/>
            <w:shd w:val="clear" w:color="auto" w:fill="auto"/>
          </w:tcPr>
          <w:p w14:paraId="5E8D0632" w14:textId="7F1F8678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ZWdvdmlhPC9BdXRob3I+PFllYXI+MjAwMTwvWWVhcj48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</w:fldData>
              </w:fldChar>
            </w:r>
            <w:r w:rsidR="008B2B76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8B2B76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ZWdvdmlhPC9BdXRob3I+PFllYXI+MjAwMTwvWWVhcj48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</w:fldData>
              </w:fldChar>
            </w:r>
            <w:r w:rsidR="008B2B76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8B2B76">
              <w:rPr>
                <w:rFonts w:ascii="Arial" w:hAnsi="Arial" w:cs="Arial"/>
                <w:sz w:val="20"/>
                <w:szCs w:val="20"/>
              </w:rPr>
            </w:r>
            <w:r w:rsidR="008B2B76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Segovia et al., 2001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B40E9" w:rsidRPr="00FB40E9" w14:paraId="7E26799D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220E459" w14:textId="7777777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rey wolf</w:t>
            </w:r>
          </w:p>
          <w:p w14:paraId="796C6563" w14:textId="44500218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upus lup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E7A6FF0" w14:textId="12B49C01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erbia</w:t>
            </w:r>
          </w:p>
        </w:tc>
        <w:tc>
          <w:tcPr>
            <w:tcW w:w="995" w:type="dxa"/>
            <w:shd w:val="clear" w:color="auto" w:fill="auto"/>
          </w:tcPr>
          <w:p w14:paraId="4442AE9E" w14:textId="04FDB858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4A253675" w14:textId="6847F86B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2</w:t>
            </w:r>
          </w:p>
        </w:tc>
        <w:tc>
          <w:tcPr>
            <w:tcW w:w="2834" w:type="dxa"/>
            <w:shd w:val="clear" w:color="auto" w:fill="auto"/>
          </w:tcPr>
          <w:p w14:paraId="7479C278" w14:textId="6D4B781C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484E2E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avrilović&lt;/Author&gt;&lt;Year&gt;2015&lt;/Year&gt;&lt;RecNum&gt;340&lt;/RecNum&gt;&lt;DisplayText&gt;(Gavrilović et al., 2015)&lt;/DisplayText&gt;&lt;record&gt;&lt;rec-number&gt;340&lt;/rec-number&gt;&lt;foreign-keys&gt;&lt;key app="EN" db-id="zzppxf5r65rr9be9vwp550002xewetx92ddz" timestamp="1704326684" guid="5827415c-4789-448f-941c-db101d7badc2"&gt;340&lt;/key&gt;&lt;/foreign-keys&gt;&lt;ref-type name="Journal Article"&gt;17&lt;/ref-type&gt;&lt;contributors&gt;&lt;authors&gt;&lt;author&gt;Gavrilović, Pavle&lt;/author&gt;&lt;author&gt;Blitva-Robertson, Gordana&lt;/author&gt;&lt;author&gt;Özvegy, József&lt;/author&gt;&lt;author&gt;Kiskároly, Ferenc&lt;/author&gt;&lt;author&gt;Becskei, Zsolt&lt;/author&gt;&lt;/authors&gt;&lt;/contributors&gt;&lt;titles&gt;&lt;title&gt;Case Report of dirofilariasis in grey wolf in Serbia&lt;/title&gt;&lt;secondary-title&gt;Acta Parasitologica&lt;/secondary-title&gt;&lt;/titles&gt;&lt;periodical&gt;&lt;full-title&gt;Acta Parasitologica&lt;/full-title&gt;&lt;/periodical&gt;&lt;pages&gt;175-178&lt;/pages&gt;&lt;volume&gt;60&lt;/volume&gt;&lt;number&gt;1&lt;/number&gt;&lt;dates&gt;&lt;year&gt;2015&lt;/year&gt;&lt;pub-dates&gt;&lt;date&gt;2015/01/01&lt;/date&gt;&lt;/pub-dates&gt;&lt;/dates&gt;&lt;isbn&gt;1896-1851&lt;/isbn&gt;&lt;urls&gt;&lt;related-urls&gt;&lt;url&gt;https://doi.org/10.1007/BF03406010&lt;/url&gt;&lt;/related-urls&gt;&lt;/urls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Gavrilović et al., 2015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B40E9" w:rsidRPr="00FB40E9" w14:paraId="10017355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7BFC230F" w14:textId="7777777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ed wolves</w:t>
            </w:r>
          </w:p>
          <w:p w14:paraId="7FDF755B" w14:textId="2B8966BB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Canis rufus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gregoryi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3AA631F9" w14:textId="147FDF3D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35587356" w14:textId="2ADFEB5C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417" w:type="dxa"/>
            <w:shd w:val="clear" w:color="auto" w:fill="auto"/>
          </w:tcPr>
          <w:p w14:paraId="14D7F87F" w14:textId="32F85454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77.8</w:t>
            </w:r>
          </w:p>
        </w:tc>
        <w:tc>
          <w:tcPr>
            <w:tcW w:w="2834" w:type="dxa"/>
            <w:shd w:val="clear" w:color="auto" w:fill="auto"/>
          </w:tcPr>
          <w:p w14:paraId="071371CD" w14:textId="2C6525A1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uster&lt;/Author&gt;&lt;Year&gt;1981&lt;/Year&gt;&lt;RecNum&gt;357&lt;/RecNum&gt;&lt;DisplayText&gt;(Custer &amp;amp; Pence, 1981)&lt;/DisplayText&gt;&lt;record&gt;&lt;rec-number&gt;357&lt;/rec-number&gt;&lt;foreign-keys&gt;&lt;key app="EN" db-id="zzppxf5r65rr9be9vwp550002xewetx92ddz" timestamp="1704343407" guid="85174636-7750-4d30-b91d-54d65d513a0d"&gt;357&lt;/key&gt;&lt;/foreign-keys&gt;&lt;ref-type name="Journal Article"&gt;17&lt;/ref-type&gt;&lt;contributors&gt;&lt;authors&gt;&lt;author&gt;Custer, Jay W.&lt;/author&gt;&lt;author&gt;Pence, Danny B.&lt;/author&gt;&lt;/authors&gt;&lt;/contributors&gt;&lt;titles&gt;&lt;title&gt;Dirofilariasis in wild canids from the Gulf coastal prairies of Texas and Louisiana, U.S.A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71-82&lt;/pages&gt;&lt;volume&gt;8&lt;/volume&gt;&lt;number&gt;1&lt;/number&gt;&lt;dates&gt;&lt;year&gt;1981&lt;/year&gt;&lt;pub-dates&gt;&lt;date&gt;1981/02/01/&lt;/date&gt;&lt;/pub-dates&gt;&lt;/dates&gt;&lt;isbn&gt;0304-4017&lt;/isbn&gt;&lt;urls&gt;&lt;related-urls&gt;&lt;url&gt;https://www.sciencedirect.com/science/article/pii/0304401781900194&lt;/url&gt;&lt;/related-urls&gt;&lt;/urls&gt;&lt;electronic-resource-num&gt;10.1016/0304-4017(81)90019-4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Custer &amp; Pence, 1981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484E2E" w:rsidRPr="00FB40E9" w14:paraId="64BE038F" w14:textId="77777777" w:rsidTr="006729BA">
        <w:trPr>
          <w:trHeight w:val="292"/>
        </w:trPr>
        <w:tc>
          <w:tcPr>
            <w:tcW w:w="2404" w:type="dxa"/>
            <w:shd w:val="clear" w:color="auto" w:fill="auto"/>
          </w:tcPr>
          <w:p w14:paraId="0156E98A" w14:textId="537E06CD" w:rsidR="00484E2E" w:rsidRPr="00484E2E" w:rsidRDefault="00484E2E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84E2E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484E2E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52409906" w14:textId="4EE27C75" w:rsidR="00484E2E" w:rsidRPr="00FB40E9" w:rsidRDefault="00484E2E" w:rsidP="004D32D4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2834" w:type="dxa"/>
            <w:shd w:val="clear" w:color="auto" w:fill="auto"/>
          </w:tcPr>
          <w:p w14:paraId="133B4B22" w14:textId="17D4E7AD" w:rsidR="00484E2E" w:rsidRPr="00FB40E9" w:rsidRDefault="00484E2E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1lcy1kZS1Tw6E8L0F1dGhvcj48WWVhcj4yMDIyPC9Z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1lcy1kZS1Tw6E8L0F1dGhvcj48WWVhcj4yMDIyPC9Z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Gomes-de-Sá et al., 2022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DC1B12" w:rsidRPr="00FB40E9" w14:paraId="5E6A6215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350A123C" w14:textId="2F15C62D" w:rsidR="00DC1B12" w:rsidRPr="00FB40E9" w:rsidRDefault="00DC1B12" w:rsidP="00FB40E9">
            <w:pPr>
              <w:rPr>
                <w:rFonts w:ascii="Arial" w:hAnsi="Arial" w:cs="Arial"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Coyotes</w:t>
            </w:r>
          </w:p>
        </w:tc>
      </w:tr>
      <w:tr w:rsidR="00FB40E9" w:rsidRPr="00FB40E9" w14:paraId="7D942D48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582C750C" w14:textId="7777777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3756209F" w14:textId="237030B0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7E2E4102" w14:textId="0857996F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4C277B79" w14:textId="2E17738A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77</w:t>
            </w:r>
          </w:p>
        </w:tc>
        <w:tc>
          <w:tcPr>
            <w:tcW w:w="1417" w:type="dxa"/>
            <w:shd w:val="clear" w:color="auto" w:fill="auto"/>
          </w:tcPr>
          <w:p w14:paraId="4F80F458" w14:textId="0C236146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1.29</w:t>
            </w:r>
          </w:p>
        </w:tc>
        <w:tc>
          <w:tcPr>
            <w:tcW w:w="2834" w:type="dxa"/>
            <w:shd w:val="clear" w:color="auto" w:fill="auto"/>
          </w:tcPr>
          <w:p w14:paraId="212AAF4F" w14:textId="643970AC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her&lt;/Author&gt;&lt;Year&gt;2016&lt;/Year&gt;&lt;RecNum&gt;338&lt;/RecNum&gt;&lt;DisplayText&gt;(Aher et al., 2016)&lt;/DisplayText&gt;&lt;record&gt;&lt;rec-number&gt;338&lt;/rec-number&gt;&lt;foreign-keys&gt;&lt;key app="EN" db-id="zzppxf5r65rr9be9vwp550002xewetx92ddz" timestamp="1704325296" guid="b5aaf943-c955-4fea-8c84-03829a3d4c35"&gt;338&lt;/key&gt;&lt;/foreign-keys&gt;&lt;ref-type name="Journal Article"&gt;17&lt;/ref-type&gt;&lt;contributors&gt;&lt;authors&gt;&lt;author&gt;Aher, Amber M.&lt;/author&gt;&lt;author&gt;Caudill, Danny&lt;/author&gt;&lt;author&gt;Caudill, Gretchen&lt;/author&gt;&lt;author&gt;Butryn, Ryan S.&lt;/author&gt;&lt;author&gt;Wolf, Dan&lt;/author&gt;&lt;author&gt;Fox, Mark&lt;/author&gt;&lt;author&gt;Blake, Damer P.&lt;/author&gt;&lt;author&gt;Cunningham, Mark W.&lt;/author&gt;&lt;/authors&gt;&lt;/contributors&gt;&lt;titles&gt;&lt;title&gt;&lt;style face="normal" font="default" size="100%"&gt;Prevalence, genetic analyses, and risk factors associated with heartworm (&lt;/style&gt;&lt;style face="italic" font="default" size="100%"&gt;Dirofilaria immitis&lt;/style&gt;&lt;style face="normal" font="default" size="100%"&gt;) in wild coyotes (&lt;/style&gt;&lt;style face="italic" font="default" size="100%"&gt;Canis latrans&lt;/style&gt;&lt;style face="normal" font="default" size="100%"&gt;) from Florida, USA&lt;/style&gt;&lt;/title&gt;&lt;secondary-title&gt;Journal of Wildlife Diseases&lt;/secondary-title&gt;&lt;/titles&gt;&lt;periodical&gt;&lt;full-title&gt;Journal of Wildlife Diseases&lt;/full-title&gt;&lt;abbr-1&gt;J. Wildl. Dis.&lt;/abbr-1&gt;&lt;abbr-2&gt;J Wildl Dis&lt;/abbr-2&gt;&lt;/periodical&gt;&lt;pages&gt;785-792&lt;/pages&gt;&lt;volume&gt;52&lt;/volume&gt;&lt;number&gt;4&lt;/number&gt;&lt;dates&gt;&lt;year&gt;2016&lt;/year&gt;&lt;/dates&gt;&lt;isbn&gt;0090-3558&lt;/isbn&gt;&lt;urls&gt;&lt;related-urls&gt;&lt;url&gt;https://doi.org/10.7589/2015-09-223&lt;/url&gt;&lt;/related-urls&gt;&lt;/urls&gt;&lt;electronic-resource-num&gt;10.7589/2015-09-223&lt;/electronic-resource-num&gt;&lt;access-date&gt;1/3/2024&lt;/access-dat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Aher et al., 201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B40E9" w:rsidRPr="00FB40E9" w14:paraId="3A1682BC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6612B02" w14:textId="7777777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1F018030" w14:textId="46AAFCA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79F6B36" w14:textId="26DC6AF0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3E782B27" w14:textId="64CA086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6</w:t>
            </w:r>
          </w:p>
        </w:tc>
        <w:tc>
          <w:tcPr>
            <w:tcW w:w="1417" w:type="dxa"/>
            <w:shd w:val="clear" w:color="auto" w:fill="auto"/>
          </w:tcPr>
          <w:p w14:paraId="59E0ABD1" w14:textId="10C2E484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2834" w:type="dxa"/>
            <w:shd w:val="clear" w:color="auto" w:fill="auto"/>
          </w:tcPr>
          <w:p w14:paraId="0D095535" w14:textId="442A8280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ng&lt;/Author&gt;&lt;Year&gt;1984&lt;/Year&gt;&lt;RecNum&gt;345&lt;/RecNum&gt;&lt;DisplayText&gt;(King &amp;amp; Bohning, 1984)&lt;/DisplayText&gt;&lt;record&gt;&lt;rec-number&gt;345&lt;/rec-number&gt;&lt;foreign-keys&gt;&lt;key app="EN" db-id="zzppxf5r65rr9be9vwp550002xewetx92ddz" timestamp="1704329790" guid="6b7eccb3-ad61-477b-a16a-7cfab6629ef6"&gt;345&lt;/key&gt;&lt;/foreign-keys&gt;&lt;ref-type name="Journal Article"&gt;17&lt;/ref-type&gt;&lt;contributors&gt;&lt;authors&gt;&lt;author&gt;King, Anthony W.&lt;/author&gt;&lt;author&gt;Bohning, Anna Marie&lt;/author&gt;&lt;/authors&gt;&lt;/contributors&gt;&lt;titles&gt;&lt;title&gt;The Incidence of Heartworm Dirofilaria immitis (Filarioidea), in the Wild Canids of Northeast Arkansas&lt;/title&gt;&lt;secondary-title&gt;The Southwestern Naturalist&lt;/secondary-title&gt;&lt;/titles&gt;&lt;periodical&gt;&lt;full-title&gt;The Southwestern Naturalist&lt;/full-title&gt;&lt;/periodical&gt;&lt;pages&gt;89-92&lt;/pages&gt;&lt;volume&gt;29&lt;/volume&gt;&lt;number&gt;1&lt;/number&gt;&lt;dates&gt;&lt;year&gt;1984&lt;/year&gt;&lt;/dates&gt;&lt;publisher&gt;Southwestern Association of Naturalists&lt;/publisher&gt;&lt;isbn&gt;00384909&lt;/isbn&gt;&lt;urls&gt;&lt;related-urls&gt;&lt;url&gt;http://www.jstor.org/stable/3670773&lt;/url&gt;&lt;/related-urls&gt;&lt;/urls&gt;&lt;custom1&gt;Full publication date: Mar. 23, 1984&lt;/custom1&gt;&lt;electronic-resource-num&gt;10.2307/3670773&lt;/electronic-resource-num&gt;&lt;remote-database-name&gt;JSTOR&lt;/remote-database-name&gt;&lt;access-date&gt;2024/01/03/&lt;/access-dat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ing &amp; Bohning, 198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B40E9" w:rsidRPr="00FB40E9" w14:paraId="67B65F25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B4080F2" w14:textId="77777777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5A6FE6C3" w14:textId="4F386236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1F4A374" w14:textId="5175868C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48589D60" w14:textId="0B03D169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712F6018" w14:textId="1C9CE8C6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834" w:type="dxa"/>
            <w:shd w:val="clear" w:color="auto" w:fill="auto"/>
          </w:tcPr>
          <w:p w14:paraId="5EEDE6A6" w14:textId="1FC40A9D" w:rsidR="0091613A" w:rsidRPr="00FB40E9" w:rsidRDefault="0091613A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ixsom&lt;/Author&gt;&lt;Year&gt;1991&lt;/Year&gt;&lt;RecNum&gt;347&lt;/RecNum&gt;&lt;DisplayText&gt;(Wixsom et al., 1991)&lt;/DisplayText&gt;&lt;record&gt;&lt;rec-number&gt;347&lt;/rec-number&gt;&lt;foreign-keys&gt;&lt;key app="EN" db-id="zzppxf5r65rr9be9vwp550002xewetx92ddz" timestamp="1704334748" guid="6f90f4ff-2793-416e-a1e5-659147293ceb"&gt;347&lt;/key&gt;&lt;/foreign-keys&gt;&lt;ref-type name="Journal Article"&gt;17&lt;/ref-type&gt;&lt;contributors&gt;&lt;authors&gt;&lt;author&gt;Wixsom, M. J.&lt;/author&gt;&lt;author&gt;Green, S. P.&lt;/author&gt;&lt;author&gt;Corwin, R. M.&lt;/author&gt;&lt;author&gt;Fritzell, E. K.&lt;/author&gt;&lt;/authors&gt;&lt;/contributors&gt;&lt;auth-address&gt;Department of Veterinary Microbiology, College of Veterinary Medicine, University of Missouri, Columbia 65211.&lt;/auth-address&gt;&lt;titles&gt;&lt;title&gt;Dirofilaria immitis in coyotes and foxes in Missouri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166-9&lt;/pages&gt;&lt;volume&gt;27&lt;/volume&gt;&lt;number&gt;1&lt;/number&gt;&lt;edition&gt;1991/01/01&lt;/edition&gt;&lt;keywords&gt;&lt;keyword&gt;Animals&lt;/keyword&gt;&lt;keyword&gt;Carnivora/*parasitology&lt;/keyword&gt;&lt;keyword&gt;Chi-Square Distribution&lt;/keyword&gt;&lt;keyword&gt;Dirofilaria/isolation &amp;amp; purification&lt;/keyword&gt;&lt;keyword&gt;Dirofilariasis/epidemiology/*veterinary&lt;/keyword&gt;&lt;keyword&gt;Disease Reservoirs/veterinary&lt;/keyword&gt;&lt;keyword&gt;Female&lt;/keyword&gt;&lt;keyword&gt;Foxes/*parasitology&lt;/keyword&gt;&lt;keyword&gt;Heart/parasitology&lt;/keyword&gt;&lt;keyword&gt;Lung/parasitology&lt;/keyword&gt;&lt;keyword&gt;Male&lt;/keyword&gt;&lt;keyword&gt;Missouri&lt;/keyword&gt;&lt;keyword&gt;Prevalence&lt;/keyword&gt;&lt;keyword&gt;Species Specificity&lt;/keyword&gt;&lt;/keywords&gt;&lt;dates&gt;&lt;year&gt;1991&lt;/year&gt;&lt;pub-dates&gt;&lt;date&gt;Jan&lt;/date&gt;&lt;/pub-dates&gt;&lt;/dates&gt;&lt;isbn&gt;0090-3558 (Print)&amp;#xD;0090-3558&lt;/isbn&gt;&lt;accession-num&gt;2023319&lt;/accession-num&gt;&lt;urls&gt;&lt;/urls&gt;&lt;electronic-resource-num&gt;10.7589/0090-3558-27.1.166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Wixsom et al., 1991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D2A6D" w:rsidRPr="00FB40E9" w14:paraId="0DC09DA9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7A7000A2" w14:textId="77777777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1C0CAC0E" w14:textId="35D53B5E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2D31597F" w14:textId="50534A02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594330C1" w14:textId="33EB145F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1417" w:type="dxa"/>
            <w:shd w:val="clear" w:color="auto" w:fill="auto"/>
          </w:tcPr>
          <w:p w14:paraId="01B2513B" w14:textId="69E0C9A6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3.2</w:t>
            </w:r>
          </w:p>
        </w:tc>
        <w:tc>
          <w:tcPr>
            <w:tcW w:w="2834" w:type="dxa"/>
            <w:shd w:val="clear" w:color="auto" w:fill="auto"/>
          </w:tcPr>
          <w:p w14:paraId="30E2F43D" w14:textId="039493C5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ixsom&lt;/Author&gt;&lt;Year&gt;1991&lt;/Year&gt;&lt;RecNum&gt;347&lt;/RecNum&gt;&lt;DisplayText&gt;(Wixsom et al., 1991)&lt;/DisplayText&gt;&lt;record&gt;&lt;rec-number&gt;347&lt;/rec-number&gt;&lt;foreign-keys&gt;&lt;key app="EN" db-id="zzppxf5r65rr9be9vwp550002xewetx92ddz" timestamp="1704334748" guid="6f90f4ff-2793-416e-a1e5-659147293ceb"&gt;347&lt;/key&gt;&lt;/foreign-keys&gt;&lt;ref-type name="Journal Article"&gt;17&lt;/ref-type&gt;&lt;contributors&gt;&lt;authors&gt;&lt;author&gt;Wixsom, M. J.&lt;/author&gt;&lt;author&gt;Green, S. P.&lt;/author&gt;&lt;author&gt;Corwin, R. M.&lt;/author&gt;&lt;author&gt;Fritzell, E. K.&lt;/author&gt;&lt;/authors&gt;&lt;/contributors&gt;&lt;auth-address&gt;Department of Veterinary Microbiology, College of Veterinary Medicine, University of Missouri, Columbia 65211.&lt;/auth-address&gt;&lt;titles&gt;&lt;title&gt;Dirofilaria immitis in coyotes and foxes in Missouri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166-9&lt;/pages&gt;&lt;volume&gt;27&lt;/volume&gt;&lt;number&gt;1&lt;/number&gt;&lt;edition&gt;1991/01/01&lt;/edition&gt;&lt;keywords&gt;&lt;keyword&gt;Animals&lt;/keyword&gt;&lt;keyword&gt;Carnivora/*parasitology&lt;/keyword&gt;&lt;keyword&gt;Chi-Square Distribution&lt;/keyword&gt;&lt;keyword&gt;Dirofilaria/isolation &amp;amp; purification&lt;/keyword&gt;&lt;keyword&gt;Dirofilariasis/epidemiology/*veterinary&lt;/keyword&gt;&lt;keyword&gt;Disease Reservoirs/veterinary&lt;/keyword&gt;&lt;keyword&gt;Female&lt;/keyword&gt;&lt;keyword&gt;Foxes/*parasitology&lt;/keyword&gt;&lt;keyword&gt;Heart/parasitology&lt;/keyword&gt;&lt;keyword&gt;Lung/parasitology&lt;/keyword&gt;&lt;keyword&gt;Male&lt;/keyword&gt;&lt;keyword&gt;Missouri&lt;/keyword&gt;&lt;keyword&gt;Prevalence&lt;/keyword&gt;&lt;keyword&gt;Species Specificity&lt;/keyword&gt;&lt;/keywords&gt;&lt;dates&gt;&lt;year&gt;1991&lt;/year&gt;&lt;pub-dates&gt;&lt;date&gt;Jan&lt;/date&gt;&lt;/pub-dates&gt;&lt;/dates&gt;&lt;isbn&gt;0090-3558 (Print)&amp;#xD;0090-3558&lt;/isbn&gt;&lt;accession-num&gt;2023319&lt;/accession-num&gt;&lt;urls&gt;&lt;/urls&gt;&lt;electronic-resource-num&gt;10.7589/0090-3558-27.1.166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Wixsom et al., 1991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A18DD3D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63509684" w14:textId="77777777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</w:t>
            </w:r>
          </w:p>
          <w:p w14:paraId="785F5304" w14:textId="34B15FC2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Canis latrans)</w:t>
            </w:r>
          </w:p>
        </w:tc>
        <w:tc>
          <w:tcPr>
            <w:tcW w:w="1276" w:type="dxa"/>
            <w:shd w:val="clear" w:color="auto" w:fill="auto"/>
          </w:tcPr>
          <w:p w14:paraId="7C00B6C3" w14:textId="007FD1A7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707144DF" w14:textId="7CD4B7C6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42704FD9" w14:textId="2E368BEC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1</w:t>
            </w:r>
          </w:p>
        </w:tc>
        <w:tc>
          <w:tcPr>
            <w:tcW w:w="2834" w:type="dxa"/>
            <w:shd w:val="clear" w:color="auto" w:fill="auto"/>
          </w:tcPr>
          <w:p w14:paraId="3E1C2DE1" w14:textId="78B3B476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zacos&lt;/Author&gt;&lt;Year&gt;1979&lt;/Year&gt;&lt;RecNum&gt;348&lt;/RecNum&gt;&lt;DisplayText&gt;(Kazacos &amp;amp; Edberg, 1979)&lt;/DisplayText&gt;&lt;record&gt;&lt;rec-number&gt;348&lt;/rec-number&gt;&lt;foreign-keys&gt;&lt;key app="EN" db-id="zzppxf5r65rr9be9vwp550002xewetx92ddz" timestamp="1704335651" guid="8baec1b2-99ec-4504-ac71-23a09d5874ca"&gt;348&lt;/key&gt;&lt;/foreign-keys&gt;&lt;ref-type name="Journal Article"&gt;17&lt;/ref-type&gt;&lt;contributors&gt;&lt;authors&gt;&lt;author&gt;Kazacos, K. R.&lt;/author&gt;&lt;author&gt;Edberg, E. O.&lt;/author&gt;&lt;/authors&gt;&lt;/contributors&gt;&lt;titles&gt;&lt;title&gt;Dirofilaria immitis infection in foxes and coyotes in Indiana&lt;/title&gt;&lt;secondary-title&gt;J Am Vet Med Assoc&lt;/secondary-title&gt;&lt;/titles&gt;&lt;periodical&gt;&lt;full-title&gt;Journal of the American Veterinary Medical Association&lt;/full-title&gt;&lt;abbr-1&gt;J. Am. Vet. Med. Assoc.&lt;/abbr-1&gt;&lt;abbr-2&gt;J Am Vet Med Assoc&lt;/abbr-2&gt;&lt;/periodical&gt;&lt;pages&gt;909-10&lt;/pages&gt;&lt;volume&gt;175&lt;/volume&gt;&lt;number&gt;9&lt;/number&gt;&lt;edition&gt;1979/11/01&lt;/edition&gt;&lt;keywords&gt;&lt;keyword&gt;Animals&lt;/keyword&gt;&lt;keyword&gt;*Carnivora&lt;/keyword&gt;&lt;keyword&gt;Dirofilaria immitis&lt;/keyword&gt;&lt;keyword&gt;Dirofilariasis/epidemiology/*veterinary&lt;/keyword&gt;&lt;keyword&gt;Disease Reservoirs/veterinary&lt;/keyword&gt;&lt;keyword&gt;Female&lt;/keyword&gt;&lt;keyword&gt;*Foxes&lt;/keyword&gt;&lt;keyword&gt;Indiana&lt;/keyword&gt;&lt;keyword&gt;Male&lt;/keyword&gt;&lt;/keywords&gt;&lt;dates&gt;&lt;year&gt;1979&lt;/year&gt;&lt;pub-dates&gt;&lt;date&gt;Nov 1&lt;/date&gt;&lt;/pub-dates&gt;&lt;/dates&gt;&lt;isbn&gt;0003-1488 (Print)&amp;#xD;0003-1488&lt;/isbn&gt;&lt;accession-num&gt;521369&lt;/accession-num&gt;&lt;urls&gt;&lt;/urls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azacos &amp; Edberg, 1979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23B4A3C4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54380F44" w14:textId="77777777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67970154" w14:textId="3B3CA07C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271AD5D3" w14:textId="52C84E5C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10B0A181" w14:textId="17A5426A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1417" w:type="dxa"/>
            <w:shd w:val="clear" w:color="auto" w:fill="auto"/>
          </w:tcPr>
          <w:p w14:paraId="6DC67A0E" w14:textId="26202A67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9.4</w:t>
            </w:r>
          </w:p>
          <w:p w14:paraId="4B89BF1E" w14:textId="49C53D0E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34" w:type="dxa"/>
            <w:shd w:val="clear" w:color="auto" w:fill="auto"/>
          </w:tcPr>
          <w:p w14:paraId="04D2BD4B" w14:textId="7CD9FA09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acks&lt;/Author&gt;&lt;Year&gt;1998&lt;/Year&gt;&lt;RecNum&gt;349&lt;/RecNum&gt;&lt;DisplayText&gt;(Sacks, 1998)&lt;/DisplayText&gt;&lt;record&gt;&lt;rec-number&gt;349&lt;/rec-number&gt;&lt;foreign-keys&gt;&lt;key app="EN" db-id="zzppxf5r65rr9be9vwp550002xewetx92ddz" timestamp="1704337106" guid="6758311c-4146-47e4-a756-917b4e071ff2"&gt;349&lt;/key&gt;&lt;/foreign-keys&gt;&lt;ref-type name="Journal Article"&gt;17&lt;/ref-type&gt;&lt;contributors&gt;&lt;authors&gt;&lt;author&gt;Sacks, B. N.&lt;/author&gt;&lt;/authors&gt;&lt;/contributors&gt;&lt;auth-address&gt;Department of Environmental Science, Policy, and Management, University of California, Berkeley 94720, USA.&lt;/auth-address&gt;&lt;titles&gt;&lt;title&gt;Increasing prevalence of canine heartworm in coyotes from California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386-9&lt;/pages&gt;&lt;volume&gt;34&lt;/volume&gt;&lt;number&gt;2&lt;/number&gt;&lt;edition&gt;1998/05/13&lt;/edition&gt;&lt;keywords&gt;&lt;keyword&gt;Animals&lt;/keyword&gt;&lt;keyword&gt;California/epidemiology&lt;/keyword&gt;&lt;keyword&gt;Carnivora/*parasitology&lt;/keyword&gt;&lt;keyword&gt;Dirofilaria immitis/growth &amp;amp; development/isolation &amp;amp; purification&lt;/keyword&gt;&lt;keyword&gt;Dirofilariasis/*epidemiology/parasitology&lt;/keyword&gt;&lt;keyword&gt;Female&lt;/keyword&gt;&lt;keyword&gt;Heart/parasitology&lt;/keyword&gt;&lt;keyword&gt;Male&lt;/keyword&gt;&lt;keyword&gt;Prevalence&lt;/keyword&gt;&lt;keyword&gt;Rain&lt;/keyword&gt;&lt;/keywords&gt;&lt;dates&gt;&lt;year&gt;1998&lt;/year&gt;&lt;pub-dates&gt;&lt;date&gt;Apr&lt;/date&gt;&lt;/pub-dates&gt;&lt;/dates&gt;&lt;isbn&gt;0090-3558 (Print)&amp;#xD;0090-3558&lt;/isbn&gt;&lt;accession-num&gt;9577791&lt;/accession-num&gt;&lt;urls&gt;&lt;/urls&gt;&lt;electronic-resource-num&gt;10.7589/0090-3558-34.2.386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Sacks, 1998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01F1BAD6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FC343DE" w14:textId="77777777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0DCEB866" w14:textId="1FE44681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E84DB0C" w14:textId="5D35E5CF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5701F879" w14:textId="38D98271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47</w:t>
            </w:r>
          </w:p>
        </w:tc>
        <w:tc>
          <w:tcPr>
            <w:tcW w:w="1417" w:type="dxa"/>
            <w:shd w:val="clear" w:color="auto" w:fill="auto"/>
          </w:tcPr>
          <w:p w14:paraId="59D44BD3" w14:textId="6006BD9E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8.7</w:t>
            </w:r>
          </w:p>
        </w:tc>
        <w:tc>
          <w:tcPr>
            <w:tcW w:w="2834" w:type="dxa"/>
            <w:shd w:val="clear" w:color="auto" w:fill="auto"/>
          </w:tcPr>
          <w:p w14:paraId="4FD6E3E5" w14:textId="2866CC01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elson&lt;/Author&gt;&lt;Year&gt;2003&lt;/Year&gt;&lt;RecNum&gt;350&lt;/RecNum&gt;&lt;DisplayText&gt;(Nelson et al., 2003)&lt;/DisplayText&gt;&lt;record&gt;&lt;rec-number&gt;350&lt;/rec-number&gt;&lt;foreign-keys&gt;&lt;key app="EN" db-id="zzppxf5r65rr9be9vwp550002xewetx92ddz" timestamp="1704337813" guid="0ce9f4c7-995b-4575-a344-678ca1d243b9"&gt;350&lt;/key&gt;&lt;/foreign-keys&gt;&lt;ref-type name="Journal Article"&gt;17&lt;/ref-type&gt;&lt;contributors&gt;&lt;authors&gt;&lt;author&gt;Nelson, T. A.&lt;/author&gt;&lt;author&gt;Gregory, D. G.&lt;/author&gt;&lt;author&gt;Laursen, J. R.&lt;/author&gt;&lt;/authors&gt;&lt;/contributors&gt;&lt;auth-address&gt;Department of Biological Sciences, Eastern Illinois University, Charleston, Illinois 61920, USA. cftan@eiu.edu&lt;/auth-address&gt;&lt;titles&gt;&lt;title&gt;Canine heartworms in coyotes in Illinois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593-9&lt;/pages&gt;&lt;volume&gt;39&lt;/volume&gt;&lt;number&gt;3&lt;/number&gt;&lt;edition&gt;2003/10/22&lt;/edition&gt;&lt;keywords&gt;&lt;keyword&gt;Age Factors&lt;/keyword&gt;&lt;keyword&gt;Animals&lt;/keyword&gt;&lt;keyword&gt;Animals, Wild&lt;/keyword&gt;&lt;keyword&gt;Carnivora/*parasitology&lt;/keyword&gt;&lt;keyword&gt;Dirofilaria immitis/growth &amp;amp; development/*isolation &amp;amp; purification&lt;/keyword&gt;&lt;keyword&gt;Dirofilariasis/*epidemiology/physiopathology/transmission&lt;/keyword&gt;&lt;keyword&gt;Disease Reservoirs/veterinary&lt;/keyword&gt;&lt;keyword&gt;Female&lt;/keyword&gt;&lt;keyword&gt;Illinois/epidemiology&lt;/keyword&gt;&lt;keyword&gt;Male&lt;/keyword&gt;&lt;keyword&gt;Population Dynamics&lt;/keyword&gt;&lt;keyword&gt;Prevalence&lt;/keyword&gt;&lt;keyword&gt;Reproduction&lt;/keyword&gt;&lt;keyword&gt;Sex Factors&lt;/keyword&gt;&lt;/keywords&gt;&lt;dates&gt;&lt;year&gt;2003&lt;/year&gt;&lt;pub-dates&gt;&lt;date&gt;Jul&lt;/date&gt;&lt;/pub-dates&gt;&lt;/dates&gt;&lt;isbn&gt;0090-3558 (Print)&amp;#xD;0090-3558&lt;/isbn&gt;&lt;accession-num&gt;14567221&lt;/accession-num&gt;&lt;urls&gt;&lt;/urls&gt;&lt;electronic-resource-num&gt;10.7589/0090-3558-39.3.593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Nelson et al., 2003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3FBFCE75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27FD059B" w14:textId="77777777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5692FC66" w14:textId="0755EF64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5FE9CBE4" w14:textId="5597D203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0D4D8204" w14:textId="69D7D6C4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417" w:type="dxa"/>
            <w:shd w:val="clear" w:color="auto" w:fill="auto"/>
          </w:tcPr>
          <w:p w14:paraId="5082D979" w14:textId="3C0DD47E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 xml:space="preserve"> 13.6</w:t>
            </w:r>
          </w:p>
          <w:p w14:paraId="273FC6D1" w14:textId="62D9F3A4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34" w:type="dxa"/>
            <w:shd w:val="clear" w:color="auto" w:fill="auto"/>
          </w:tcPr>
          <w:p w14:paraId="257CCC8C" w14:textId="6CA62E48" w:rsidR="00AD2A6D" w:rsidRPr="00FB40E9" w:rsidRDefault="00AD2A6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gostine&lt;/Author&gt;&lt;Year&gt;1982&lt;/Year&gt;&lt;RecNum&gt;351&lt;/RecNum&gt;&lt;DisplayText&gt;(Agostine &amp;amp; Jones, 1982)&lt;/DisplayText&gt;&lt;record&gt;&lt;rec-number&gt;351&lt;/rec-number&gt;&lt;foreign-keys&gt;&lt;key app="EN" db-id="zzppxf5r65rr9be9vwp550002xewetx92ddz" timestamp="1704338148" guid="77d93394-0f03-4f7d-bcf1-98eac3a163d6"&gt;351&lt;/key&gt;&lt;/foreign-keys&gt;&lt;ref-type name="Journal Article"&gt;17&lt;/ref-type&gt;&lt;contributors&gt;&lt;authors&gt;&lt;author&gt;Agostine, J. C.&lt;/author&gt;&lt;author&gt;Jones, G. S.&lt;/author&gt;&lt;/authors&gt;&lt;/contributors&gt;&lt;titles&gt;&lt;title&gt;Heartworms (Dirofilaria immitis) in coyotes (Canis latrans) in New England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343-5&lt;/pages&gt;&lt;volume&gt;18&lt;/volume&gt;&lt;number&gt;3&lt;/number&gt;&lt;edition&gt;1982/07/01&lt;/edition&gt;&lt;keywords&gt;&lt;keyword&gt;Animal Population Groups/*parasitology&lt;/keyword&gt;&lt;keyword&gt;Animals&lt;/keyword&gt;&lt;keyword&gt;Animals, Wild/*parasitology&lt;/keyword&gt;&lt;keyword&gt;Carnivora/*parasitology&lt;/keyword&gt;&lt;keyword&gt;*Dirofilaria immitis&lt;/keyword&gt;&lt;keyword&gt;Female&lt;/keyword&gt;&lt;keyword&gt;*Filarioidea&lt;/keyword&gt;&lt;keyword&gt;Heart/parasitology&lt;/keyword&gt;&lt;keyword&gt;Lung/parasitology&lt;/keyword&gt;&lt;keyword&gt;Male&lt;/keyword&gt;&lt;keyword&gt;New England&lt;/keyword&gt;&lt;keyword&gt;Pulmonary Artery/parasitology&lt;/keyword&gt;&lt;keyword&gt;Sex Factors&lt;/keyword&gt;&lt;keyword&gt;United States&lt;/keyword&gt;&lt;/keywords&gt;&lt;dates&gt;&lt;year&gt;1982&lt;/year&gt;&lt;pub-dates&gt;&lt;date&gt;Jul&lt;/date&gt;&lt;/pub-dates&gt;&lt;/dates&gt;&lt;isbn&gt;0090-3558 (Print)&amp;#xD;0090-3558&lt;/isbn&gt;&lt;accession-num&gt;7131657&lt;/accession-num&gt;&lt;urls&gt;&lt;/urls&gt;&lt;electronic-resource-num&gt;10.7589/0090-3558-18.3.343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Agostine &amp; Jones, 198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6C4FF9" w:rsidRPr="00FB40E9" w14:paraId="796573DB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D10D231" w14:textId="77777777" w:rsidR="006C4FF9" w:rsidRPr="00FB40E9" w:rsidRDefault="006C4FF9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2AB36EF1" w14:textId="595C6263" w:rsidR="006C4FF9" w:rsidRPr="00FB40E9" w:rsidRDefault="006C4FF9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0B3E2E7" w14:textId="48375FD5" w:rsidR="006C4FF9" w:rsidRPr="00FB40E9" w:rsidRDefault="006C4FF9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5014849B" w14:textId="1F098EB8" w:rsidR="006C4FF9" w:rsidRPr="00FB40E9" w:rsidRDefault="00BE5EE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3E3017CF" w14:textId="7EFA6CEF" w:rsidR="006C4FF9" w:rsidRPr="00FB40E9" w:rsidRDefault="00BE5EE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834" w:type="dxa"/>
            <w:shd w:val="clear" w:color="auto" w:fill="auto"/>
          </w:tcPr>
          <w:p w14:paraId="560E3072" w14:textId="3905D4B1" w:rsidR="006C4FF9" w:rsidRPr="00FB40E9" w:rsidRDefault="006C4FF9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gostine&lt;/Author&gt;&lt;Year&gt;1982&lt;/Year&gt;&lt;RecNum&gt;351&lt;/RecNum&gt;&lt;DisplayText&gt;(Agostine &amp;amp; Jones, 1982)&lt;/DisplayText&gt;&lt;record&gt;&lt;rec-number&gt;351&lt;/rec-number&gt;&lt;foreign-keys&gt;&lt;key app="EN" db-id="zzppxf5r65rr9be9vwp550002xewetx92ddz" timestamp="1704338148" guid="77d93394-0f03-4f7d-bcf1-98eac3a163d6"&gt;351&lt;/key&gt;&lt;/foreign-keys&gt;&lt;ref-type name="Journal Article"&gt;17&lt;/ref-type&gt;&lt;contributors&gt;&lt;authors&gt;&lt;author&gt;Agostine, J. C.&lt;/author&gt;&lt;author&gt;Jones, G. S.&lt;/author&gt;&lt;/authors&gt;&lt;/contributors&gt;&lt;titles&gt;&lt;title&gt;Heartworms (Dirofilaria immitis) in coyotes (Canis latrans) in New England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343-5&lt;/pages&gt;&lt;volume&gt;18&lt;/volume&gt;&lt;number&gt;3&lt;/number&gt;&lt;edition&gt;1982/07/01&lt;/edition&gt;&lt;keywords&gt;&lt;keyword&gt;Animal Population Groups/*parasitology&lt;/keyword&gt;&lt;keyword&gt;Animals&lt;/keyword&gt;&lt;keyword&gt;Animals, Wild/*parasitology&lt;/keyword&gt;&lt;keyword&gt;Carnivora/*parasitology&lt;/keyword&gt;&lt;keyword&gt;*Dirofilaria immitis&lt;/keyword&gt;&lt;keyword&gt;Female&lt;/keyword&gt;&lt;keyword&gt;*Filarioidea&lt;/keyword&gt;&lt;keyword&gt;Heart/parasitology&lt;/keyword&gt;&lt;keyword&gt;Lung/parasitology&lt;/keyword&gt;&lt;keyword&gt;Male&lt;/keyword&gt;&lt;keyword&gt;New England&lt;/keyword&gt;&lt;keyword&gt;Pulmonary Artery/parasitology&lt;/keyword&gt;&lt;keyword&gt;Sex Factors&lt;/keyword&gt;&lt;keyword&gt;United States&lt;/keyword&gt;&lt;/keywords&gt;&lt;dates&gt;&lt;year&gt;1982&lt;/year&gt;&lt;pub-dates&gt;&lt;date&gt;Jul&lt;/date&gt;&lt;/pub-dates&gt;&lt;/dates&gt;&lt;isbn&gt;0090-3558 (Print)&amp;#xD;0090-3558&lt;/isbn&gt;&lt;accession-num&gt;7131657&lt;/accession-num&gt;&lt;urls&gt;&lt;/urls&gt;&lt;electronic-resource-num&gt;10.7589/0090-3558-18.3.343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Agostine &amp; Jones, 198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B5225E" w:rsidRPr="00FB40E9" w14:paraId="17604CFE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5CF29942" w14:textId="77777777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137198C4" w14:textId="61EE6C5D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07FE4DFB" w14:textId="12C02180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42024131" w14:textId="7D61ECB1" w:rsidR="00B5225E" w:rsidRPr="00FB40E9" w:rsidRDefault="00BE5EE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6B8BD8AE" w14:textId="3B35F7A1" w:rsidR="00B5225E" w:rsidRPr="00FB40E9" w:rsidRDefault="00BE5EE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834" w:type="dxa"/>
            <w:shd w:val="clear" w:color="auto" w:fill="auto"/>
          </w:tcPr>
          <w:p w14:paraId="6F0469EB" w14:textId="486DC863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Agostine&lt;/Author&gt;&lt;Year&gt;1982&lt;/Year&gt;&lt;RecNum&gt;351&lt;/RecNum&gt;&lt;DisplayText&gt;(Agostine &amp;amp; Jones, 1982)&lt;/DisplayText&gt;&lt;record&gt;&lt;rec-number&gt;351&lt;/rec-number&gt;&lt;foreign-keys&gt;&lt;key app="EN" db-id="zzppxf5r65rr9be9vwp550002xewetx92ddz" timestamp="1704338148" guid="77d93394-0f03-4f7d-bcf1-98eac3a163d6"&gt;351&lt;/key&gt;&lt;/foreign-keys&gt;&lt;ref-type name="Journal Article"&gt;17&lt;/ref-type&gt;&lt;contributors&gt;&lt;authors&gt;&lt;author&gt;Agostine, J. C.&lt;/author&gt;&lt;author&gt;Jones, G. S.&lt;/author&gt;&lt;/authors&gt;&lt;/contributors&gt;&lt;titles&gt;&lt;title&gt;Heartworms (Dirofilaria immitis) in coyotes (Canis latrans) in New England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343-5&lt;/pages&gt;&lt;volume&gt;18&lt;/volume&gt;&lt;number&gt;3&lt;/number&gt;&lt;edition&gt;1982/07/01&lt;/edition&gt;&lt;keywords&gt;&lt;keyword&gt;Animal Population Groups/*parasitology&lt;/keyword&gt;&lt;keyword&gt;Animals&lt;/keyword&gt;&lt;keyword&gt;Animals, Wild/*parasitology&lt;/keyword&gt;&lt;keyword&gt;Carnivora/*parasitology&lt;/keyword&gt;&lt;keyword&gt;*Dirofilaria immitis&lt;/keyword&gt;&lt;keyword&gt;Female&lt;/keyword&gt;&lt;keyword&gt;*Filarioidea&lt;/keyword&gt;&lt;keyword&gt;Heart/parasitology&lt;/keyword&gt;&lt;keyword&gt;Lung/parasitology&lt;/keyword&gt;&lt;keyword&gt;Male&lt;/keyword&gt;&lt;keyword&gt;New England&lt;/keyword&gt;&lt;keyword&gt;Pulmonary Artery/parasitology&lt;/keyword&gt;&lt;keyword&gt;Sex Factors&lt;/keyword&gt;&lt;keyword&gt;United States&lt;/keyword&gt;&lt;/keywords&gt;&lt;dates&gt;&lt;year&gt;1982&lt;/year&gt;&lt;pub-dates&gt;&lt;date&gt;Jul&lt;/date&gt;&lt;/pub-dates&gt;&lt;/dates&gt;&lt;isbn&gt;0090-3558 (Print)&amp;#xD;0090-3558&lt;/isbn&gt;&lt;accession-num&gt;7131657&lt;/accession-num&gt;&lt;urls&gt;&lt;/urls&gt;&lt;electronic-resource-num&gt;10.7589/0090-3558-18.3.343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Agostine &amp; Jones, 198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321CC8A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7FC5260C" w14:textId="77777777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521CB2E1" w14:textId="2D16E158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32074B04" w14:textId="22CB9590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36CDE834" w14:textId="78FDAC13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0</w:t>
            </w:r>
          </w:p>
          <w:p w14:paraId="31B5C73F" w14:textId="75FE2BEE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17" w:type="dxa"/>
            <w:shd w:val="clear" w:color="auto" w:fill="auto"/>
          </w:tcPr>
          <w:p w14:paraId="23D551F5" w14:textId="5DF82941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9</w:t>
            </w:r>
          </w:p>
          <w:p w14:paraId="5CD593CB" w14:textId="6A3C3D54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834" w:type="dxa"/>
            <w:shd w:val="clear" w:color="auto" w:fill="auto"/>
          </w:tcPr>
          <w:p w14:paraId="29418F43" w14:textId="3D3AC03F" w:rsidR="00B5225E" w:rsidRPr="00FB40E9" w:rsidRDefault="00B5225E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einmann&lt;/Author&gt;&lt;Year&gt;1980&lt;/Year&gt;&lt;RecNum&gt;352&lt;/RecNum&gt;&lt;DisplayText&gt;(Weinmann &amp;amp; Garcia, 1980)&lt;/DisplayText&gt;&lt;record&gt;&lt;rec-number&gt;352&lt;/rec-number&gt;&lt;foreign-keys&gt;&lt;key app="EN" db-id="zzppxf5r65rr9be9vwp550002xewetx92ddz" timestamp="1704338731" guid="e64e8d87-1fe7-45e0-b6ed-c9c561c9a181"&gt;352&lt;/key&gt;&lt;/foreign-keys&gt;&lt;ref-type name="Journal Article"&gt;17&lt;/ref-type&gt;&lt;contributors&gt;&lt;authors&gt;&lt;author&gt;Weinmann, C. J.&lt;/author&gt;&lt;author&gt;Garcia, R.&lt;/author&gt;&lt;/authors&gt;&lt;/contributors&gt;&lt;titles&gt;&lt;title&gt;Coyotes and canine heartworm in California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217-21&lt;/pages&gt;&lt;volume&gt;16&lt;/volume&gt;&lt;number&gt;2&lt;/number&gt;&lt;edition&gt;1980/04/01&lt;/edition&gt;&lt;keywords&gt;&lt;keyword&gt;Animals&lt;/keyword&gt;&lt;keyword&gt;California&lt;/keyword&gt;&lt;keyword&gt;Carnivora/*parasitology&lt;/keyword&gt;&lt;keyword&gt;Dirofilariasis/epidemiology/parasitology/*veterinary&lt;/keyword&gt;&lt;keyword&gt;Dogs&lt;/keyword&gt;&lt;keyword&gt;Female&lt;/keyword&gt;&lt;keyword&gt;Heart/parasitology&lt;/keyword&gt;&lt;keyword&gt;Male&lt;/keyword&gt;&lt;/keywords&gt;&lt;dates&gt;&lt;year&gt;1980&lt;/year&gt;&lt;pub-dates&gt;&lt;date&gt;Apr&lt;/date&gt;&lt;/pub-dates&gt;&lt;/dates&gt;&lt;isbn&gt;0090-3558 (Print)&amp;#xD;0090-3558&lt;/isbn&gt;&lt;accession-num&gt;7431518&lt;/accession-num&gt;&lt;urls&gt;&lt;/urls&gt;&lt;electronic-resource-num&gt;10.7589/0090-3558-16.2.217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Weinmann &amp; Garcia, 1980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46DB3313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30F26B0A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55E31E1F" w14:textId="5F011D3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05076F12" w14:textId="48C9FAB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093CB6EC" w14:textId="2FE6E67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9</w:t>
            </w:r>
          </w:p>
        </w:tc>
        <w:tc>
          <w:tcPr>
            <w:tcW w:w="1417" w:type="dxa"/>
            <w:shd w:val="clear" w:color="auto" w:fill="auto"/>
          </w:tcPr>
          <w:p w14:paraId="794223BE" w14:textId="13EFA79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6.2</w:t>
            </w:r>
          </w:p>
        </w:tc>
        <w:tc>
          <w:tcPr>
            <w:tcW w:w="2834" w:type="dxa"/>
            <w:shd w:val="clear" w:color="auto" w:fill="auto"/>
          </w:tcPr>
          <w:p w14:paraId="79623013" w14:textId="6FA7623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einmann&lt;/Author&gt;&lt;Year&gt;1980&lt;/Year&gt;&lt;RecNum&gt;352&lt;/RecNum&gt;&lt;DisplayText&gt;(Weinmann &amp;amp; Garcia, 1980)&lt;/DisplayText&gt;&lt;record&gt;&lt;rec-number&gt;352&lt;/rec-number&gt;&lt;foreign-keys&gt;&lt;key app="EN" db-id="zzppxf5r65rr9be9vwp550002xewetx92ddz" timestamp="1704338731" guid="e64e8d87-1fe7-45e0-b6ed-c9c561c9a181"&gt;352&lt;/key&gt;&lt;/foreign-keys&gt;&lt;ref-type name="Journal Article"&gt;17&lt;/ref-type&gt;&lt;contributors&gt;&lt;authors&gt;&lt;author&gt;Weinmann, C. J.&lt;/author&gt;&lt;author&gt;Garcia, R.&lt;/author&gt;&lt;/authors&gt;&lt;/contributors&gt;&lt;titles&gt;&lt;title&gt;Coyotes and canine heartworm in California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217-21&lt;/pages&gt;&lt;volume&gt;16&lt;/volume&gt;&lt;number&gt;2&lt;/number&gt;&lt;edition&gt;1980/04/01&lt;/edition&gt;&lt;keywords&gt;&lt;keyword&gt;Animals&lt;/keyword&gt;&lt;keyword&gt;California&lt;/keyword&gt;&lt;keyword&gt;Carnivora/*parasitology&lt;/keyword&gt;&lt;keyword&gt;Dirofilariasis/epidemiology/parasitology/*veterinary&lt;/keyword&gt;&lt;keyword&gt;Dogs&lt;/keyword&gt;&lt;keyword&gt;Female&lt;/keyword&gt;&lt;keyword&gt;Heart/parasitology&lt;/keyword&gt;&lt;keyword&gt;Male&lt;/keyword&gt;&lt;/keywords&gt;&lt;dates&gt;&lt;year&gt;1980&lt;/year&gt;&lt;pub-dates&gt;&lt;date&gt;Apr&lt;/date&gt;&lt;/pub-dates&gt;&lt;/dates&gt;&lt;isbn&gt;0090-3558 (Print)&amp;#xD;0090-3558&lt;/isbn&gt;&lt;accession-num&gt;7431518&lt;/accession-num&gt;&lt;urls&gt;&lt;/urls&gt;&lt;electronic-resource-num&gt;10.7589/0090-3558-16.2.217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Weinmann &amp; Garcia, 1980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371C88B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757B026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oyotes</w:t>
            </w:r>
          </w:p>
          <w:p w14:paraId="25BE5913" w14:textId="0A0D704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latran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26BF22A" w14:textId="40984E4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0EB34CE0" w14:textId="32E3887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1417" w:type="dxa"/>
            <w:shd w:val="clear" w:color="auto" w:fill="auto"/>
          </w:tcPr>
          <w:p w14:paraId="5235FAF1" w14:textId="09364D7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3.6</w:t>
            </w:r>
          </w:p>
        </w:tc>
        <w:tc>
          <w:tcPr>
            <w:tcW w:w="2834" w:type="dxa"/>
            <w:shd w:val="clear" w:color="auto" w:fill="auto"/>
          </w:tcPr>
          <w:p w14:paraId="2C1597EA" w14:textId="373149A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uster&lt;/Author&gt;&lt;Year&gt;1981&lt;/Year&gt;&lt;RecNum&gt;357&lt;/RecNum&gt;&lt;DisplayText&gt;(Custer &amp;amp; Pence, 1981)&lt;/DisplayText&gt;&lt;record&gt;&lt;rec-number&gt;357&lt;/rec-number&gt;&lt;foreign-keys&gt;&lt;key app="EN" db-id="zzppxf5r65rr9be9vwp550002xewetx92ddz" timestamp="1704343407" guid="85174636-7750-4d30-b91d-54d65d513a0d"&gt;357&lt;/key&gt;&lt;/foreign-keys&gt;&lt;ref-type name="Journal Article"&gt;17&lt;/ref-type&gt;&lt;contributors&gt;&lt;authors&gt;&lt;author&gt;Custer, Jay W.&lt;/author&gt;&lt;author&gt;Pence, Danny B.&lt;/author&gt;&lt;/authors&gt;&lt;/contributors&gt;&lt;titles&gt;&lt;title&gt;Dirofilariasis in wild canids from the Gulf coastal prairies of Texas and Louisiana, U.S.A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71-82&lt;/pages&gt;&lt;volume&gt;8&lt;/volume&gt;&lt;number&gt;1&lt;/number&gt;&lt;dates&gt;&lt;year&gt;1981&lt;/year&gt;&lt;pub-dates&gt;&lt;date&gt;1981/02/01/&lt;/date&gt;&lt;/pub-dates&gt;&lt;/dates&gt;&lt;isbn&gt;0304-4017&lt;/isbn&gt;&lt;urls&gt;&lt;related-urls&gt;&lt;url&gt;https://www.sciencedirect.com/science/article/pii/0304401781900194&lt;/url&gt;&lt;/related-urls&gt;&lt;/urls&gt;&lt;electronic-resource-num&gt;10.1016/0304-4017(81)90019-4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Custer &amp; Pence, 1981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4D32D4" w:rsidRPr="00FB40E9" w14:paraId="5DE16B73" w14:textId="77777777" w:rsidTr="009820A9">
        <w:trPr>
          <w:trHeight w:val="292"/>
        </w:trPr>
        <w:tc>
          <w:tcPr>
            <w:tcW w:w="2404" w:type="dxa"/>
            <w:shd w:val="clear" w:color="auto" w:fill="auto"/>
          </w:tcPr>
          <w:p w14:paraId="014C30F3" w14:textId="3EF2678F" w:rsidR="004D32D4" w:rsidRPr="004D32D4" w:rsidRDefault="004D32D4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D32D4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4D32D4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19F8DC0D" w14:textId="68C40F94" w:rsidR="004D32D4" w:rsidRPr="00FB40E9" w:rsidRDefault="007E31B3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2834" w:type="dxa"/>
            <w:shd w:val="clear" w:color="auto" w:fill="auto"/>
          </w:tcPr>
          <w:p w14:paraId="7B1E8BAD" w14:textId="0BADCECA" w:rsidR="004D32D4" w:rsidRPr="00FB40E9" w:rsidRDefault="007E31B3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einmann&lt;/Author&gt;&lt;Year&gt;1980&lt;/Year&gt;&lt;RecNum&gt;352&lt;/RecNum&gt;&lt;DisplayText&gt;(Weinmann &amp;amp; Garcia, 1980)&lt;/DisplayText&gt;&lt;record&gt;&lt;rec-number&gt;352&lt;/rec-number&gt;&lt;foreign-keys&gt;&lt;key app="EN" db-id="zzppxf5r65rr9be9vwp550002xewetx92ddz" timestamp="1704338731" guid="e64e8d87-1fe7-45e0-b6ed-c9c561c9a181"&gt;352&lt;/key&gt;&lt;/foreign-keys&gt;&lt;ref-type name="Journal Article"&gt;17&lt;/ref-type&gt;&lt;contributors&gt;&lt;authors&gt;&lt;author&gt;Weinmann, C. J.&lt;/author&gt;&lt;author&gt;Garcia, R.&lt;/author&gt;&lt;/authors&gt;&lt;/contributors&gt;&lt;titles&gt;&lt;title&gt;Coyotes and canine heartworm in California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217-21&lt;/pages&gt;&lt;volume&gt;16&lt;/volume&gt;&lt;number&gt;2&lt;/number&gt;&lt;edition&gt;1980/04/01&lt;/edition&gt;&lt;keywords&gt;&lt;keyword&gt;Animals&lt;/keyword&gt;&lt;keyword&gt;California&lt;/keyword&gt;&lt;keyword&gt;Carnivora/*parasitology&lt;/keyword&gt;&lt;keyword&gt;Dirofilariasis/epidemiology/parasitology/*veterinary&lt;/keyword&gt;&lt;keyword&gt;Dogs&lt;/keyword&gt;&lt;keyword&gt;Female&lt;/keyword&gt;&lt;keyword&gt;Heart/parasitology&lt;/keyword&gt;&lt;keyword&gt;Male&lt;/keyword&gt;&lt;/keywords&gt;&lt;dates&gt;&lt;year&gt;1980&lt;/year&gt;&lt;pub-dates&gt;&lt;date&gt;Apr&lt;/date&gt;&lt;/pub-dates&gt;&lt;/dates&gt;&lt;isbn&gt;0090-3558 (Print)&amp;#xD;0090-3558&lt;/isbn&gt;&lt;accession-num&gt;7431518&lt;/accession-num&gt;&lt;urls&gt;&lt;/urls&gt;&lt;electronic-resource-num&gt;10.7589/0090-3558-16.2.217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Weinmann &amp; Garcia, 1980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57CB288F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0018F066" w14:textId="6B177C93" w:rsidR="00F0186B" w:rsidRPr="00FB40E9" w:rsidRDefault="00F0186B" w:rsidP="00FB40E9">
            <w:pPr>
              <w:rPr>
                <w:rFonts w:ascii="Arial" w:hAnsi="Arial" w:cs="Arial"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Jackals</w:t>
            </w:r>
          </w:p>
        </w:tc>
      </w:tr>
      <w:tr w:rsidR="00545651" w:rsidRPr="00FB40E9" w14:paraId="536BA7E4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658ADBDD" w14:textId="0338F7F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Eurasian/golden jackals</w:t>
            </w:r>
          </w:p>
          <w:p w14:paraId="6E2E132C" w14:textId="2D230DE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aure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78A26C3A" w14:textId="76AA831B" w:rsidR="00F0186B" w:rsidRPr="00FB40E9" w:rsidRDefault="00F0186B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Iran</w:t>
            </w:r>
          </w:p>
        </w:tc>
        <w:tc>
          <w:tcPr>
            <w:tcW w:w="995" w:type="dxa"/>
            <w:shd w:val="clear" w:color="auto" w:fill="auto"/>
          </w:tcPr>
          <w:p w14:paraId="1A2F4D7E" w14:textId="5569E2F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417" w:type="dxa"/>
            <w:shd w:val="clear" w:color="auto" w:fill="auto"/>
          </w:tcPr>
          <w:p w14:paraId="0A1EE6FB" w14:textId="0F06FDEC" w:rsidR="00F0186B" w:rsidRPr="00FB40E9" w:rsidRDefault="00F0186B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.25</w:t>
            </w:r>
          </w:p>
        </w:tc>
        <w:tc>
          <w:tcPr>
            <w:tcW w:w="2834" w:type="dxa"/>
            <w:shd w:val="clear" w:color="auto" w:fill="auto"/>
          </w:tcPr>
          <w:p w14:paraId="5E8FF30A" w14:textId="1020B03D" w:rsidR="00F0186B" w:rsidRPr="00FB40E9" w:rsidRDefault="00F0186B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idari&lt;/Author&gt;&lt;Year&gt;2015&lt;/Year&gt;&lt;RecNum&gt;297&lt;/RecNum&gt;&lt;DisplayText&gt;(Heidari et al., 2015)&lt;/DisplayText&gt;&lt;record&gt;&lt;rec-number&gt;297&lt;/rec-number&gt;&lt;foreign-keys&gt;&lt;key app="EN" db-id="zzppxf5r65rr9be9vwp550002xewetx92ddz" timestamp="1702449879" guid="077f548e-580e-41b4-afa8-b117cbff83ab"&gt;297&lt;/key&gt;&lt;/foreign-keys&gt;&lt;ref-type name="Journal Article"&gt;17&lt;/ref-type&gt;&lt;contributors&gt;&lt;authors&gt;&lt;author&gt;Heidari, Z.&lt;/author&gt;&lt;author&gt;Kia, E. B.&lt;/author&gt;&lt;author&gt;Arzamani, K.&lt;/author&gt;&lt;author&gt;Sharifdini, M.&lt;/author&gt;&lt;author&gt;Mobedi, I.&lt;/author&gt;&lt;author&gt;Zarei, Z.&lt;/author&gt;&lt;author&gt;Kamranrashani, B.&lt;/author&gt;&lt;/authors&gt;&lt;/contributors&gt;&lt;auth-address&gt;Center for Research of Endemic Parasites of Iran (CREPI); Department of Medical Parasitology and Mycology, School of Public Health, Tehran University of Medical Sciences, Tehran, Iran.&lt;/auth-address&gt;&lt;titles&gt;&lt;title&gt;Morphological and molecular identification of Dirofilaria immitis from Jackal (Canis aureus) in North Khorasan, northeast Iran&lt;/title&gt;&lt;secondary-title&gt;J Vector Borne Dis&lt;/secondary-title&gt;&lt;/titles&gt;&lt;periodical&gt;&lt;full-title&gt;J Vector Borne Dis&lt;/full-title&gt;&lt;/periodical&gt;&lt;pages&gt;329-33&lt;/pages&gt;&lt;volume&gt;52&lt;/volume&gt;&lt;number&gt;4&lt;/number&gt;&lt;edition&gt;2015/12/31&lt;/edition&gt;&lt;keywords&gt;&lt;keyword&gt;Animals&lt;/keyword&gt;&lt;keyword&gt;Dirofilaria immitis/*genetics/growth &amp;amp; development/*isolation &amp;amp; purification&lt;/keyword&gt;&lt;keyword&gt;Dirofilariasis/epidemiology/*parasitology/pathology&lt;/keyword&gt;&lt;keyword&gt;Dogs/parasitology&lt;/keyword&gt;&lt;keyword&gt;Female&lt;/keyword&gt;&lt;keyword&gt;Foxes/parasitology&lt;/keyword&gt;&lt;keyword&gt;Humans&lt;/keyword&gt;&lt;keyword&gt;Iran/epidemiology&lt;/keyword&gt;&lt;keyword&gt;Jackals/*parasitology&lt;/keyword&gt;&lt;keyword&gt;Male&lt;/keyword&gt;&lt;keyword&gt;Wolves/parasitology&lt;/keyword&gt;&lt;/keywords&gt;&lt;dates&gt;&lt;year&gt;2015&lt;/year&gt;&lt;pub-dates&gt;&lt;date&gt;Dec&lt;/date&gt;&lt;/pub-dates&gt;&lt;/dates&gt;&lt;isbn&gt;0972-9062 (Print)&amp;#xD;0972-9062&lt;/isbn&gt;&lt;accession-num&gt;26714514&lt;/accession-num&gt;&lt;urls&gt;&lt;/urls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Heidari et al., 2015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65F43DF3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CE1C9B7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olden jackals</w:t>
            </w:r>
          </w:p>
          <w:p w14:paraId="3C227EB9" w14:textId="75D2978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aure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2644232" w14:textId="7BB9C6D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Iran</w:t>
            </w:r>
          </w:p>
        </w:tc>
        <w:tc>
          <w:tcPr>
            <w:tcW w:w="995" w:type="dxa"/>
            <w:shd w:val="clear" w:color="auto" w:fill="auto"/>
          </w:tcPr>
          <w:p w14:paraId="39D84C66" w14:textId="23E4484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417" w:type="dxa"/>
            <w:shd w:val="clear" w:color="auto" w:fill="auto"/>
          </w:tcPr>
          <w:p w14:paraId="2B4C3A7A" w14:textId="5861E3C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6.62</w:t>
            </w:r>
          </w:p>
        </w:tc>
        <w:tc>
          <w:tcPr>
            <w:tcW w:w="2834" w:type="dxa"/>
            <w:shd w:val="clear" w:color="auto" w:fill="auto"/>
          </w:tcPr>
          <w:p w14:paraId="1EACCAFE" w14:textId="6C11C4D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GFyaWZkaW5pPC9BdXRob3I+PFllYXI+MjAyMjwvWWVh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GFyaWZkaW5pPC9BdXRob3I+PFllYXI+MjAyMjwvWWVh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Sharifdini et al., 202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0B63780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2150C281" w14:textId="40E8E71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olden jackals</w:t>
            </w:r>
          </w:p>
          <w:p w14:paraId="74D04331" w14:textId="51B5562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aure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74AE9FCA" w14:textId="42833E7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Bulgaria</w:t>
            </w:r>
          </w:p>
        </w:tc>
        <w:tc>
          <w:tcPr>
            <w:tcW w:w="995" w:type="dxa"/>
            <w:shd w:val="clear" w:color="auto" w:fill="auto"/>
          </w:tcPr>
          <w:p w14:paraId="023B5549" w14:textId="6BF6FC0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22</w:t>
            </w:r>
          </w:p>
        </w:tc>
        <w:tc>
          <w:tcPr>
            <w:tcW w:w="1417" w:type="dxa"/>
            <w:shd w:val="clear" w:color="auto" w:fill="auto"/>
          </w:tcPr>
          <w:p w14:paraId="6A350549" w14:textId="093E0F9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.1</w:t>
            </w:r>
          </w:p>
        </w:tc>
        <w:tc>
          <w:tcPr>
            <w:tcW w:w="2834" w:type="dxa"/>
            <w:shd w:val="clear" w:color="auto" w:fill="auto"/>
          </w:tcPr>
          <w:p w14:paraId="42A1B554" w14:textId="7406E31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nayotova-Pencheva&lt;/Author&gt;&lt;Year&gt;2016&lt;/Year&gt;&lt;RecNum&gt;354&lt;/RecNum&gt;&lt;DisplayText&gt;(Panayotova-Pencheva et al., 2016)&lt;/DisplayText&gt;&lt;record&gt;&lt;rec-number&gt;354&lt;/rec-number&gt;&lt;foreign-keys&gt;&lt;key app="EN" db-id="zzppxf5r65rr9be9vwp550002xewetx92ddz" timestamp="1704340590" guid="1467f924-6020-4158-859c-ec5301a0d999"&gt;354&lt;/key&gt;&lt;/foreign-keys&gt;&lt;ref-type name="Journal Article"&gt;17&lt;/ref-type&gt;&lt;contributors&gt;&lt;authors&gt;&lt;author&gt;Panayotova-Pencheva, M. S.&lt;/author&gt;&lt;author&gt;Mirchev, R. L.&lt;/author&gt;&lt;author&gt;Trifonova, A. P.&lt;/author&gt;&lt;/authors&gt;&lt;/contributors&gt;&lt;titles&gt;&lt;title&gt;Dirofilaria immitis infection in carnivores from Bulgaria: 2012–2013 update&lt;/title&gt;&lt;secondary-title&gt;Bulgarian journal of veterinary medicine&lt;/secondary-title&gt;&lt;/titles&gt;&lt;periodical&gt;&lt;full-title&gt;Bulgarian journal of veterinary medicine&lt;/full-title&gt;&lt;/periodical&gt;&lt;pages&gt;153-162&lt;/pages&gt;&lt;volume&gt;19&lt;/volume&gt;&lt;number&gt;2&lt;/number&gt;&lt;keywords&gt;&lt;keyword&gt;Bulgaria&lt;/keyword&gt;&lt;keyword&gt;Dirofilaria immitis&lt;/keyword&gt;&lt;keyword&gt;Domestic dogs&lt;/keyword&gt;&lt;keyword&gt;Golden jackals&lt;/keyword&gt;&lt;keyword&gt;Morphometric description&lt;/keyword&gt;&lt;keyword&gt;Prevalence&lt;/keyword&gt;&lt;keyword&gt;Red foxes&lt;/keyword&gt;&lt;/keywords&gt;&lt;dates&gt;&lt;year&gt;2016&lt;/year&gt;&lt;/dates&gt;&lt;publisher&gt;Faculty of Veterinary Medicine – Stara Zagora&lt;/publisher&gt;&lt;isbn&gt;1311-1477&lt;/isbn&gt;&lt;urls&gt;&lt;/urls&gt;&lt;electronic-resource-num&gt;10.15547/bjvm.918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Panayotova-Pencheva et al., 201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7AFE469A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8139F18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Jackals</w:t>
            </w:r>
          </w:p>
          <w:p w14:paraId="1B55F003" w14:textId="6854D10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aure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AE56447" w14:textId="22A353F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  <w:tc>
          <w:tcPr>
            <w:tcW w:w="995" w:type="dxa"/>
            <w:shd w:val="clear" w:color="auto" w:fill="auto"/>
          </w:tcPr>
          <w:p w14:paraId="2ED792C3" w14:textId="3B87DA7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1417" w:type="dxa"/>
            <w:shd w:val="clear" w:color="auto" w:fill="auto"/>
          </w:tcPr>
          <w:p w14:paraId="5D44D2AE" w14:textId="30CC42E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2834" w:type="dxa"/>
            <w:shd w:val="clear" w:color="auto" w:fill="auto"/>
          </w:tcPr>
          <w:p w14:paraId="79598989" w14:textId="125AC0A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F2Y2hlbmtvPC9BdXRob3I+PFllYXI+MjAxNjwvWWVh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F2Y2hlbmtvPC9BdXRob3I+PFllYXI+MjAxNjwvWWVh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ravchenko et al., 201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F8EBD44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64807B0" w14:textId="303D4E0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olden jackals</w:t>
            </w:r>
          </w:p>
          <w:p w14:paraId="70196C9D" w14:textId="5CD9456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aure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A68AD96" w14:textId="5BB21D4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omania</w:t>
            </w:r>
          </w:p>
        </w:tc>
        <w:tc>
          <w:tcPr>
            <w:tcW w:w="995" w:type="dxa"/>
            <w:shd w:val="clear" w:color="auto" w:fill="auto"/>
          </w:tcPr>
          <w:p w14:paraId="2C4826AB" w14:textId="4788294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2</w:t>
            </w:r>
          </w:p>
        </w:tc>
        <w:tc>
          <w:tcPr>
            <w:tcW w:w="1417" w:type="dxa"/>
            <w:shd w:val="clear" w:color="auto" w:fill="auto"/>
          </w:tcPr>
          <w:p w14:paraId="3CD8125C" w14:textId="6B1A361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.92</w:t>
            </w:r>
          </w:p>
        </w:tc>
        <w:tc>
          <w:tcPr>
            <w:tcW w:w="2834" w:type="dxa"/>
            <w:shd w:val="clear" w:color="auto" w:fill="auto"/>
          </w:tcPr>
          <w:p w14:paraId="1D6DFCFA" w14:textId="03BEE75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Ionică et al., 202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684F4530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7C2501F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olden jackals</w:t>
            </w:r>
          </w:p>
          <w:p w14:paraId="2E284B44" w14:textId="3536E4B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lastRenderedPageBreak/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aure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5ADC36A9" w14:textId="7A0EF59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lastRenderedPageBreak/>
              <w:t>Romania</w:t>
            </w:r>
          </w:p>
        </w:tc>
        <w:tc>
          <w:tcPr>
            <w:tcW w:w="995" w:type="dxa"/>
            <w:shd w:val="clear" w:color="auto" w:fill="auto"/>
          </w:tcPr>
          <w:p w14:paraId="10479699" w14:textId="54934F7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1417" w:type="dxa"/>
            <w:shd w:val="clear" w:color="auto" w:fill="auto"/>
          </w:tcPr>
          <w:p w14:paraId="4D29CBC2" w14:textId="1C62512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834" w:type="dxa"/>
            <w:shd w:val="clear" w:color="auto" w:fill="auto"/>
          </w:tcPr>
          <w:p w14:paraId="18615038" w14:textId="7A53DE9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xNjwvWWVhcj48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xNjwvWWVhcj48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Ionică et al., 201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706C37B7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26BDE6B4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olden jackals</w:t>
            </w:r>
          </w:p>
          <w:p w14:paraId="68F039D2" w14:textId="384C3FC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anis aure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62E72E3D" w14:textId="1D853F3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Hungary</w:t>
            </w:r>
          </w:p>
        </w:tc>
        <w:tc>
          <w:tcPr>
            <w:tcW w:w="995" w:type="dxa"/>
            <w:shd w:val="clear" w:color="auto" w:fill="auto"/>
          </w:tcPr>
          <w:p w14:paraId="59E5CB27" w14:textId="79A4FCE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5FAF6DB5" w14:textId="15099C2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834" w:type="dxa"/>
            <w:shd w:val="clear" w:color="auto" w:fill="auto"/>
          </w:tcPr>
          <w:p w14:paraId="63668E41" w14:textId="50A44BC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B2B7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olnai&lt;/Author&gt;&lt;Year&gt;2014&lt;/Year&gt;&lt;RecNum&gt;367&lt;/RecNum&gt;&lt;DisplayText&gt;(Tolnai et al., 2014)&lt;/DisplayText&gt;&lt;record&gt;&lt;rec-number&gt;367&lt;/rec-number&gt;&lt;foreign-keys&gt;&lt;key app="EN" db-id="zzppxf5r65rr9be9vwp550002xewetx92ddz" timestamp="1705194533" guid="a24a7017-97f8-4991-b5be-4c1219bdbdd3"&gt;367&lt;/key&gt;&lt;/foreign-keys&gt;&lt;ref-type name="Journal Article"&gt;17&lt;/ref-type&gt;&lt;contributors&gt;&lt;authors&gt;&lt;author&gt;Tolnai, Z.&lt;/author&gt;&lt;author&gt;Széll, Z.&lt;/author&gt;&lt;author&gt;Sproch, Á&lt;/author&gt;&lt;author&gt;Szeredi, L.&lt;/author&gt;&lt;author&gt;Sréter, T.&lt;/author&gt;&lt;/authors&gt;&lt;/contributors&gt;&lt;titles&gt;&lt;title&gt;Dirofilaria immitis: An emerging parasite in dogs, red foxes and golden jackals in Hungary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339-342&lt;/pages&gt;&lt;volume&gt;203&lt;/volume&gt;&lt;number&gt;3&lt;/number&gt;&lt;keywords&gt;&lt;keyword&gt;Heartworm&lt;/keyword&gt;&lt;keyword&gt;Prevalence&lt;/keyword&gt;&lt;keyword&gt;Distribution&lt;/keyword&gt;&lt;keyword&gt;Dog&lt;/keyword&gt;&lt;keyword&gt;Red fox&lt;/keyword&gt;&lt;keyword&gt;Golden jackal&lt;/keyword&gt;&lt;/keywords&gt;&lt;dates&gt;&lt;year&gt;2014&lt;/year&gt;&lt;pub-dates&gt;&lt;date&gt;2014/07/14/&lt;/date&gt;&lt;/pub-dates&gt;&lt;/dates&gt;&lt;isbn&gt;0304-4017&lt;/isbn&gt;&lt;urls&gt;&lt;related-urls&gt;&lt;url&gt;https://www.sciencedirect.com/science/article/pii/S0304401714002131&lt;/url&gt;&lt;/related-urls&gt;&lt;/urls&gt;&lt;electronic-resource-num&gt;10.1016/j.vetpar.2014.04.004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Tolnai et al., 201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736FAB" w:rsidRPr="00FB40E9" w14:paraId="123D95CA" w14:textId="77777777" w:rsidTr="00113EB7">
        <w:trPr>
          <w:trHeight w:val="292"/>
        </w:trPr>
        <w:tc>
          <w:tcPr>
            <w:tcW w:w="2404" w:type="dxa"/>
            <w:shd w:val="clear" w:color="auto" w:fill="auto"/>
          </w:tcPr>
          <w:p w14:paraId="362ACFFC" w14:textId="58E0E9BE" w:rsidR="00736FAB" w:rsidRPr="002F315B" w:rsidRDefault="00736FAB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F315B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2F315B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2BA26DD3" w14:textId="2A6E8513" w:rsidR="00736FAB" w:rsidRPr="00FB40E9" w:rsidRDefault="00736FAB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2834" w:type="dxa"/>
            <w:shd w:val="clear" w:color="auto" w:fill="auto"/>
          </w:tcPr>
          <w:p w14:paraId="115C0522" w14:textId="42C1569F" w:rsidR="00736FAB" w:rsidRPr="00FB40E9" w:rsidRDefault="00736FAB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xNjwvWWVhcj48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xNjwvWWVhcj48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Ionică et al., 2016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0853BD7F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56940A15" w14:textId="75C44958" w:rsidR="00F0186B" w:rsidRPr="00FB40E9" w:rsidRDefault="00F0186B" w:rsidP="00FB40E9">
            <w:pPr>
              <w:rPr>
                <w:rFonts w:ascii="Arial" w:hAnsi="Arial" w:cs="Arial"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Foxes</w:t>
            </w:r>
          </w:p>
        </w:tc>
      </w:tr>
      <w:tr w:rsidR="00545651" w:rsidRPr="00FB40E9" w14:paraId="732989DF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08D849E" w14:textId="4349599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ed foxes</w:t>
            </w:r>
          </w:p>
          <w:p w14:paraId="477A46F5" w14:textId="18BF064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 vulp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3900F2DB" w14:textId="5811C03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  <w:tc>
          <w:tcPr>
            <w:tcW w:w="995" w:type="dxa"/>
            <w:shd w:val="clear" w:color="auto" w:fill="auto"/>
          </w:tcPr>
          <w:p w14:paraId="4C24B7D2" w14:textId="44D860B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6</w:t>
            </w:r>
          </w:p>
        </w:tc>
        <w:tc>
          <w:tcPr>
            <w:tcW w:w="1417" w:type="dxa"/>
            <w:shd w:val="clear" w:color="auto" w:fill="auto"/>
          </w:tcPr>
          <w:p w14:paraId="74718AD4" w14:textId="684B941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.39</w:t>
            </w:r>
          </w:p>
        </w:tc>
        <w:tc>
          <w:tcPr>
            <w:tcW w:w="2834" w:type="dxa"/>
            <w:shd w:val="clear" w:color="auto" w:fill="auto"/>
          </w:tcPr>
          <w:p w14:paraId="56A0D573" w14:textId="64FA77D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ortazar&lt;/Author&gt;&lt;Year&gt;1994&lt;/Year&gt;&lt;RecNum&gt;341&lt;/RecNum&gt;&lt;DisplayText&gt;(Gortazar et al., 1994)&lt;/DisplayText&gt;&lt;record&gt;&lt;rec-number&gt;341&lt;/rec-number&gt;&lt;foreign-keys&gt;&lt;key app="EN" db-id="zzppxf5r65rr9be9vwp550002xewetx92ddz" timestamp="1704327576" guid="d6c2ec25-050c-4c99-bae7-ac93369dc469"&gt;341&lt;/key&gt;&lt;/foreign-keys&gt;&lt;ref-type name="Journal Article"&gt;17&lt;/ref-type&gt;&lt;contributors&gt;&lt;authors&gt;&lt;author&gt;Gortazar, C.&lt;/author&gt;&lt;author&gt;Castillo, J. A.&lt;/author&gt;&lt;author&gt;Lucientes, J.&lt;/author&gt;&lt;author&gt;Blanco, J. C.&lt;/author&gt;&lt;author&gt;Arriolabengoa, A.&lt;/author&gt;&lt;author&gt;Calvete, C.&lt;/author&gt;&lt;/authors&gt;&lt;/contributors&gt;&lt;titles&gt;&lt;title&gt;Factors Affecting Dirofilaria immitis Prevalence in Red Foxes in Northeastern Spain&lt;/title&gt;&lt;secondary-title&gt;Journal of Wildlife Diseases&lt;/secondary-title&gt;&lt;/titles&gt;&lt;periodical&gt;&lt;full-title&gt;Journal of Wildlife Diseases&lt;/full-title&gt;&lt;abbr-1&gt;J. Wildl. Dis.&lt;/abbr-1&gt;&lt;abbr-2&gt;J Wildl Dis&lt;/abbr-2&gt;&lt;/periodical&gt;&lt;pages&gt;545-547&lt;/pages&gt;&lt;volume&gt;30&lt;/volume&gt;&lt;number&gt;4&lt;/number&gt;&lt;dates&gt;&lt;year&gt;1994&lt;/year&gt;&lt;/dates&gt;&lt;isbn&gt;0090-3558&lt;/isbn&gt;&lt;urls&gt;&lt;related-urls&gt;&lt;url&gt;https://doi.org/10.7589/0090-3558-30.4.545&lt;/url&gt;&lt;/related-urls&gt;&lt;/urls&gt;&lt;electronic-resource-num&gt;10.7589/0090-3558-30.4.545&lt;/electronic-resource-num&gt;&lt;access-date&gt;1/4/2024&lt;/access-dat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Gortazar et al., 199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0093DAD8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480BAE9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ed foxes</w:t>
            </w:r>
          </w:p>
          <w:p w14:paraId="30E66408" w14:textId="685E278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 vulp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198677E" w14:textId="52F68DE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pain</w:t>
            </w:r>
          </w:p>
        </w:tc>
        <w:tc>
          <w:tcPr>
            <w:tcW w:w="995" w:type="dxa"/>
            <w:shd w:val="clear" w:color="auto" w:fill="auto"/>
          </w:tcPr>
          <w:p w14:paraId="47CB5173" w14:textId="3C277799" w:rsidR="00F0186B" w:rsidRPr="00FB40E9" w:rsidRDefault="004B6E38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  <w:tc>
          <w:tcPr>
            <w:tcW w:w="1417" w:type="dxa"/>
            <w:shd w:val="clear" w:color="auto" w:fill="auto"/>
          </w:tcPr>
          <w:p w14:paraId="1EC7056C" w14:textId="7CD2229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.4</w:t>
            </w:r>
          </w:p>
        </w:tc>
        <w:tc>
          <w:tcPr>
            <w:tcW w:w="2834" w:type="dxa"/>
            <w:shd w:val="clear" w:color="auto" w:fill="auto"/>
          </w:tcPr>
          <w:p w14:paraId="13FD8995" w14:textId="32CA76A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Gortázar&lt;/Author&gt;&lt;Year&gt;1998&lt;/Year&gt;&lt;RecNum&gt;342&lt;/RecNum&gt;&lt;DisplayText&gt;(Gortázar et al., 1998)&lt;/DisplayText&gt;&lt;record&gt;&lt;rec-number&gt;342&lt;/rec-number&gt;&lt;foreign-keys&gt;&lt;key app="EN" db-id="zzppxf5r65rr9be9vwp550002xewetx92ddz" timestamp="1704328340" guid="3675e88b-2cfc-4658-9cc1-caf4b84c102f"&gt;342&lt;/key&gt;&lt;/foreign-keys&gt;&lt;ref-type name="Journal Article"&gt;17&lt;/ref-type&gt;&lt;contributors&gt;&lt;authors&gt;&lt;author&gt;Gortázar, Christian&lt;/author&gt;&lt;author&gt;Villafuerte, Rafael&lt;/author&gt;&lt;author&gt;Lucientes, Javier&lt;/author&gt;&lt;author&gt;Fernández-de-Luco, Daniel&lt;/author&gt;&lt;/authors&gt;&lt;/contributors&gt;&lt;titles&gt;&lt;title&gt;Habitat related differences in helminth parasites of red foxes in the Ebro valley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75-81&lt;/pages&gt;&lt;volume&gt;80&lt;/volume&gt;&lt;number&gt;1&lt;/number&gt;&lt;keywords&gt;&lt;keyword&gt;Fox&lt;/keyword&gt;&lt;keyword&gt;Epidemiology&lt;/keyword&gt;&lt;keyword&gt;Spain&lt;/keyword&gt;&lt;/keywords&gt;&lt;dates&gt;&lt;year&gt;1998&lt;/year&gt;&lt;pub-dates&gt;&lt;date&gt;1998/12/15/&lt;/date&gt;&lt;/pub-dates&gt;&lt;/dates&gt;&lt;isbn&gt;0304-4017&lt;/isbn&gt;&lt;urls&gt;&lt;related-urls&gt;&lt;url&gt;https://www.sciencedirect.com/science/article/pii/S0304401798001927&lt;/url&gt;&lt;/related-urls&gt;&lt;/urls&gt;&lt;electronic-resource-num&gt;10.1016/S0304-4017(98)00192-7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Gortázar et al., 1998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5A60433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52AEC9B5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ray fox</w:t>
            </w:r>
          </w:p>
          <w:p w14:paraId="614FE9A4" w14:textId="52827B2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Urocyon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inereoargenteus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51C32A2B" w14:textId="19FE617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628AD504" w14:textId="23A8535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4735A703" w14:textId="7B05C4A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7</w:t>
            </w:r>
          </w:p>
        </w:tc>
        <w:tc>
          <w:tcPr>
            <w:tcW w:w="2834" w:type="dxa"/>
            <w:shd w:val="clear" w:color="auto" w:fill="auto"/>
          </w:tcPr>
          <w:p w14:paraId="0525C93E" w14:textId="41C9C00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IMMONS&lt;/Author&gt;&lt;Year&gt;1980&lt;/Year&gt;&lt;RecNum&gt;344&lt;/RecNum&gt;&lt;DisplayText&gt;(SIMMONS et al., 1980)&lt;/DisplayText&gt;&lt;record&gt;&lt;rec-number&gt;344&lt;/rec-number&gt;&lt;foreign-keys&gt;&lt;key app="EN" db-id="zzppxf5r65rr9be9vwp550002xewetx92ddz" timestamp="1704329653" guid="11f57c26-f9f6-4051-a273-e3b77f91114f"&gt;344&lt;/key&gt;&lt;/foreign-keys&gt;&lt;ref-type name="Journal Article"&gt;17&lt;/ref-type&gt;&lt;contributors&gt;&lt;authors&gt;&lt;author&gt;SIMMONS, JEANNE M.&lt;/author&gt;&lt;author&gt;NICHOLSON, WALLER S.&lt;/author&gt;&lt;author&gt;HILL, EDWARD P.&lt;/author&gt;&lt;author&gt;BRIGGS, DARREL B.&lt;/author&gt;&lt;/authors&gt;&lt;/contributors&gt;&lt;titles&gt;&lt;title&gt;OCCURRENCE OF (Dirofilaria immitis) IN GRAY FOX (Urocyon cinereoargenteus) IN ALABAMA AND GEORGIA&lt;/title&gt;&lt;secondary-title&gt;Journal of Wildlife Diseases&lt;/secondary-title&gt;&lt;/titles&gt;&lt;periodical&gt;&lt;full-title&gt;Journal of Wildlife Diseases&lt;/full-title&gt;&lt;abbr-1&gt;J. Wildl. Dis.&lt;/abbr-1&gt;&lt;abbr-2&gt;J Wildl Dis&lt;/abbr-2&gt;&lt;/periodical&gt;&lt;pages&gt;225-228&lt;/pages&gt;&lt;volume&gt;16&lt;/volume&gt;&lt;number&gt;2&lt;/number&gt;&lt;dates&gt;&lt;year&gt;1980&lt;/year&gt;&lt;/dates&gt;&lt;isbn&gt;0090-3558&lt;/isbn&gt;&lt;urls&gt;&lt;related-urls&gt;&lt;url&gt;https://doi.org/10.7589/0090-3558-16.2.225&lt;/url&gt;&lt;/related-urls&gt;&lt;/urls&gt;&lt;electronic-resource-num&gt;10.7589/0090-3558-16.2.225&lt;/electronic-resource-num&gt;&lt;access-date&gt;1/4/2024&lt;/access-dat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SIMMONS et al., 1980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B35E353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6D545353" w14:textId="3CB1E3E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ray fox</w:t>
            </w:r>
          </w:p>
          <w:p w14:paraId="1D2C2F5A" w14:textId="2293CB3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Urocyon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inereoargenteus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321615E" w14:textId="3DF0413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645937D4" w14:textId="14F7F0D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417" w:type="dxa"/>
            <w:shd w:val="clear" w:color="auto" w:fill="auto"/>
          </w:tcPr>
          <w:p w14:paraId="72A12C89" w14:textId="3498753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834" w:type="dxa"/>
            <w:shd w:val="clear" w:color="auto" w:fill="auto"/>
          </w:tcPr>
          <w:p w14:paraId="40B42D2D" w14:textId="48CB41C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ng&lt;/Author&gt;&lt;Year&gt;1984&lt;/Year&gt;&lt;RecNum&gt;345&lt;/RecNum&gt;&lt;DisplayText&gt;(King &amp;amp; Bohning, 1984)&lt;/DisplayText&gt;&lt;record&gt;&lt;rec-number&gt;345&lt;/rec-number&gt;&lt;foreign-keys&gt;&lt;key app="EN" db-id="zzppxf5r65rr9be9vwp550002xewetx92ddz" timestamp="1704329790" guid="6b7eccb3-ad61-477b-a16a-7cfab6629ef6"&gt;345&lt;/key&gt;&lt;/foreign-keys&gt;&lt;ref-type name="Journal Article"&gt;17&lt;/ref-type&gt;&lt;contributors&gt;&lt;authors&gt;&lt;author&gt;King, Anthony W.&lt;/author&gt;&lt;author&gt;Bohning, Anna Marie&lt;/author&gt;&lt;/authors&gt;&lt;/contributors&gt;&lt;titles&gt;&lt;title&gt;The Incidence of Heartworm Dirofilaria immitis (Filarioidea), in the Wild Canids of Northeast Arkansas&lt;/title&gt;&lt;secondary-title&gt;The Southwestern Naturalist&lt;/secondary-title&gt;&lt;/titles&gt;&lt;periodical&gt;&lt;full-title&gt;The Southwestern Naturalist&lt;/full-title&gt;&lt;/periodical&gt;&lt;pages&gt;89-92&lt;/pages&gt;&lt;volume&gt;29&lt;/volume&gt;&lt;number&gt;1&lt;/number&gt;&lt;dates&gt;&lt;year&gt;1984&lt;/year&gt;&lt;/dates&gt;&lt;publisher&gt;Southwestern Association of Naturalists&lt;/publisher&gt;&lt;isbn&gt;00384909&lt;/isbn&gt;&lt;urls&gt;&lt;related-urls&gt;&lt;url&gt;http://www.jstor.org/stable/3670773&lt;/url&gt;&lt;/related-urls&gt;&lt;/urls&gt;&lt;custom1&gt;Full publication date: Mar. 23, 1984&lt;/custom1&gt;&lt;electronic-resource-num&gt;10.2307/3670773&lt;/electronic-resource-num&gt;&lt;remote-database-name&gt;JSTOR&lt;/remote-database-name&gt;&lt;access-date&gt;2024/01/03/&lt;/access-dat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ing &amp; Bohning, 198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3F1362C4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5E7E1EB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ed fox</w:t>
            </w:r>
          </w:p>
          <w:p w14:paraId="7249031E" w14:textId="6B7FEC1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 vulp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760989A9" w14:textId="4EDAFB5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1FDFC4B2" w14:textId="19031A1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66F30AA8" w14:textId="0C4ABD2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834" w:type="dxa"/>
            <w:shd w:val="clear" w:color="auto" w:fill="auto"/>
          </w:tcPr>
          <w:p w14:paraId="5BDCC235" w14:textId="18AF90F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ng&lt;/Author&gt;&lt;Year&gt;1984&lt;/Year&gt;&lt;RecNum&gt;345&lt;/RecNum&gt;&lt;DisplayText&gt;(King &amp;amp; Bohning, 1984)&lt;/DisplayText&gt;&lt;record&gt;&lt;rec-number&gt;345&lt;/rec-number&gt;&lt;foreign-keys&gt;&lt;key app="EN" db-id="zzppxf5r65rr9be9vwp550002xewetx92ddz" timestamp="1704329790" guid="6b7eccb3-ad61-477b-a16a-7cfab6629ef6"&gt;345&lt;/key&gt;&lt;/foreign-keys&gt;&lt;ref-type name="Journal Article"&gt;17&lt;/ref-type&gt;&lt;contributors&gt;&lt;authors&gt;&lt;author&gt;King, Anthony W.&lt;/author&gt;&lt;author&gt;Bohning, Anna Marie&lt;/author&gt;&lt;/authors&gt;&lt;/contributors&gt;&lt;titles&gt;&lt;title&gt;The Incidence of Heartworm Dirofilaria immitis (Filarioidea), in the Wild Canids of Northeast Arkansas&lt;/title&gt;&lt;secondary-title&gt;The Southwestern Naturalist&lt;/secondary-title&gt;&lt;/titles&gt;&lt;periodical&gt;&lt;full-title&gt;The Southwestern Naturalist&lt;/full-title&gt;&lt;/periodical&gt;&lt;pages&gt;89-92&lt;/pages&gt;&lt;volume&gt;29&lt;/volume&gt;&lt;number&gt;1&lt;/number&gt;&lt;dates&gt;&lt;year&gt;1984&lt;/year&gt;&lt;/dates&gt;&lt;publisher&gt;Southwestern Association of Naturalists&lt;/publisher&gt;&lt;isbn&gt;00384909&lt;/isbn&gt;&lt;urls&gt;&lt;related-urls&gt;&lt;url&gt;http://www.jstor.org/stable/3670773&lt;/url&gt;&lt;/related-urls&gt;&lt;/urls&gt;&lt;custom1&gt;Full publication date: Mar. 23, 1984&lt;/custom1&gt;&lt;electronic-resource-num&gt;10.2307/3670773&lt;/electronic-resource-num&gt;&lt;remote-database-name&gt;JSTOR&lt;/remote-database-name&gt;&lt;access-date&gt;2024/01/03/&lt;/access-dat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ing &amp; Bohning, 198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F2398C6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3374E6D5" w14:textId="118C031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ed foxes</w:t>
            </w:r>
          </w:p>
          <w:p w14:paraId="666984C1" w14:textId="2606B08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 vulp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7916BDFF" w14:textId="6E21DD8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59A01FA7" w14:textId="3B5A146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1417" w:type="dxa"/>
            <w:shd w:val="clear" w:color="auto" w:fill="auto"/>
          </w:tcPr>
          <w:p w14:paraId="7883D053" w14:textId="341A7D6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834" w:type="dxa"/>
            <w:shd w:val="clear" w:color="auto" w:fill="auto"/>
          </w:tcPr>
          <w:p w14:paraId="5B1A6864" w14:textId="2307F5E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ixsom&lt;/Author&gt;&lt;Year&gt;1991&lt;/Year&gt;&lt;RecNum&gt;347&lt;/RecNum&gt;&lt;DisplayText&gt;(Wixsom et al., 1991)&lt;/DisplayText&gt;&lt;record&gt;&lt;rec-number&gt;347&lt;/rec-number&gt;&lt;foreign-keys&gt;&lt;key app="EN" db-id="zzppxf5r65rr9be9vwp550002xewetx92ddz" timestamp="1704334748" guid="6f90f4ff-2793-416e-a1e5-659147293ceb"&gt;347&lt;/key&gt;&lt;/foreign-keys&gt;&lt;ref-type name="Journal Article"&gt;17&lt;/ref-type&gt;&lt;contributors&gt;&lt;authors&gt;&lt;author&gt;Wixsom, M. J.&lt;/author&gt;&lt;author&gt;Green, S. P.&lt;/author&gt;&lt;author&gt;Corwin, R. M.&lt;/author&gt;&lt;author&gt;Fritzell, E. K.&lt;/author&gt;&lt;/authors&gt;&lt;/contributors&gt;&lt;auth-address&gt;Department of Veterinary Microbiology, College of Veterinary Medicine, University of Missouri, Columbia 65211.&lt;/auth-address&gt;&lt;titles&gt;&lt;title&gt;Dirofilaria immitis in coyotes and foxes in Missouri&lt;/title&gt;&lt;secondary-title&gt;J Wildl Dis&lt;/secondary-title&gt;&lt;/titles&gt;&lt;periodical&gt;&lt;full-title&gt;Journal of Wildlife Diseases&lt;/full-title&gt;&lt;abbr-1&gt;J. Wildl. Dis.&lt;/abbr-1&gt;&lt;abbr-2&gt;J Wildl Dis&lt;/abbr-2&gt;&lt;/periodical&gt;&lt;pages&gt;166-9&lt;/pages&gt;&lt;volume&gt;27&lt;/volume&gt;&lt;number&gt;1&lt;/number&gt;&lt;edition&gt;1991/01/01&lt;/edition&gt;&lt;keywords&gt;&lt;keyword&gt;Animals&lt;/keyword&gt;&lt;keyword&gt;Carnivora/*parasitology&lt;/keyword&gt;&lt;keyword&gt;Chi-Square Distribution&lt;/keyword&gt;&lt;keyword&gt;Dirofilaria/isolation &amp;amp; purification&lt;/keyword&gt;&lt;keyword&gt;Dirofilariasis/epidemiology/*veterinary&lt;/keyword&gt;&lt;keyword&gt;Disease Reservoirs/veterinary&lt;/keyword&gt;&lt;keyword&gt;Female&lt;/keyword&gt;&lt;keyword&gt;Foxes/*parasitology&lt;/keyword&gt;&lt;keyword&gt;Heart/parasitology&lt;/keyword&gt;&lt;keyword&gt;Lung/parasitology&lt;/keyword&gt;&lt;keyword&gt;Male&lt;/keyword&gt;&lt;keyword&gt;Missouri&lt;/keyword&gt;&lt;keyword&gt;Prevalence&lt;/keyword&gt;&lt;keyword&gt;Species Specificity&lt;/keyword&gt;&lt;/keywords&gt;&lt;dates&gt;&lt;year&gt;1991&lt;/year&gt;&lt;pub-dates&gt;&lt;date&gt;Jan&lt;/date&gt;&lt;/pub-dates&gt;&lt;/dates&gt;&lt;isbn&gt;0090-3558 (Print)&amp;#xD;0090-3558&lt;/isbn&gt;&lt;accession-num&gt;2023319&lt;/accession-num&gt;&lt;urls&gt;&lt;/urls&gt;&lt;electronic-resource-num&gt;10.7589/0090-3558-27.1.166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Wixsom et al., 1991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681051CC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68E93319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 xml:space="preserve">Red foxes </w:t>
            </w:r>
          </w:p>
          <w:p w14:paraId="79A52A82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 fulva</w:t>
            </w:r>
            <w:r w:rsidRPr="00FB40E9">
              <w:rPr>
                <w:rFonts w:ascii="Arial" w:hAnsi="Arial" w:cs="Arial"/>
                <w:sz w:val="20"/>
                <w:szCs w:val="20"/>
              </w:rPr>
              <w:t>) &amp;</w:t>
            </w:r>
          </w:p>
          <w:p w14:paraId="2FCB9CC6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ray foxes</w:t>
            </w:r>
          </w:p>
          <w:p w14:paraId="79515F52" w14:textId="0A3D31F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Urocyon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cinereoargenteus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1C2C978" w14:textId="2E8D4E9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2B82DDE1" w14:textId="5A32F750" w:rsidR="00F0186B" w:rsidRPr="00FB40E9" w:rsidRDefault="00BA67DD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417" w:type="dxa"/>
            <w:shd w:val="clear" w:color="auto" w:fill="auto"/>
          </w:tcPr>
          <w:p w14:paraId="68B7E405" w14:textId="190AB10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834" w:type="dxa"/>
            <w:shd w:val="clear" w:color="auto" w:fill="auto"/>
          </w:tcPr>
          <w:p w14:paraId="1178F309" w14:textId="20E91E2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zacos&lt;/Author&gt;&lt;Year&gt;1979&lt;/Year&gt;&lt;RecNum&gt;348&lt;/RecNum&gt;&lt;DisplayText&gt;(Kazacos &amp;amp; Edberg, 1979)&lt;/DisplayText&gt;&lt;record&gt;&lt;rec-number&gt;348&lt;/rec-number&gt;&lt;foreign-keys&gt;&lt;key app="EN" db-id="zzppxf5r65rr9be9vwp550002xewetx92ddz" timestamp="1704335651" guid="8baec1b2-99ec-4504-ac71-23a09d5874ca"&gt;348&lt;/key&gt;&lt;/foreign-keys&gt;&lt;ref-type name="Journal Article"&gt;17&lt;/ref-type&gt;&lt;contributors&gt;&lt;authors&gt;&lt;author&gt;Kazacos, K. R.&lt;/author&gt;&lt;author&gt;Edberg, E. O.&lt;/author&gt;&lt;/authors&gt;&lt;/contributors&gt;&lt;titles&gt;&lt;title&gt;Dirofilaria immitis infection in foxes and coyotes in Indiana&lt;/title&gt;&lt;secondary-title&gt;J Am Vet Med Assoc&lt;/secondary-title&gt;&lt;/titles&gt;&lt;periodical&gt;&lt;full-title&gt;Journal of the American Veterinary Medical Association&lt;/full-title&gt;&lt;abbr-1&gt;J. Am. Vet. Med. Assoc.&lt;/abbr-1&gt;&lt;abbr-2&gt;J Am Vet Med Assoc&lt;/abbr-2&gt;&lt;/periodical&gt;&lt;pages&gt;909-10&lt;/pages&gt;&lt;volume&gt;175&lt;/volume&gt;&lt;number&gt;9&lt;/number&gt;&lt;edition&gt;1979/11/01&lt;/edition&gt;&lt;keywords&gt;&lt;keyword&gt;Animals&lt;/keyword&gt;&lt;keyword&gt;*Carnivora&lt;/keyword&gt;&lt;keyword&gt;Dirofilaria immitis&lt;/keyword&gt;&lt;keyword&gt;Dirofilariasis/epidemiology/*veterinary&lt;/keyword&gt;&lt;keyword&gt;Disease Reservoirs/veterinary&lt;/keyword&gt;&lt;keyword&gt;Female&lt;/keyword&gt;&lt;keyword&gt;*Foxes&lt;/keyword&gt;&lt;keyword&gt;Indiana&lt;/keyword&gt;&lt;keyword&gt;Male&lt;/keyword&gt;&lt;/keywords&gt;&lt;dates&gt;&lt;year&gt;1979&lt;/year&gt;&lt;pub-dates&gt;&lt;date&gt;Nov 1&lt;/date&gt;&lt;/pub-dates&gt;&lt;/dates&gt;&lt;isbn&gt;0003-1488 (Print)&amp;#xD;0003-1488&lt;/isbn&gt;&lt;accession-num&gt;521369&lt;/accession-num&gt;&lt;urls&gt;&lt;/urls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azacos &amp; Edberg, 1979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211F68C9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5C7556CB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ed foxes</w:t>
            </w:r>
          </w:p>
          <w:p w14:paraId="4F95E1E2" w14:textId="1C8F86F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Vulpes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</w:t>
            </w:r>
            <w:proofErr w:type="spellEnd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L.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4076D13" w14:textId="49393D5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Bulgaria</w:t>
            </w:r>
          </w:p>
        </w:tc>
        <w:tc>
          <w:tcPr>
            <w:tcW w:w="995" w:type="dxa"/>
            <w:shd w:val="clear" w:color="auto" w:fill="auto"/>
          </w:tcPr>
          <w:p w14:paraId="08574273" w14:textId="2C06A6D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9</w:t>
            </w:r>
          </w:p>
        </w:tc>
        <w:tc>
          <w:tcPr>
            <w:tcW w:w="1417" w:type="dxa"/>
            <w:shd w:val="clear" w:color="auto" w:fill="auto"/>
          </w:tcPr>
          <w:p w14:paraId="6BF040CD" w14:textId="39B256C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.79</w:t>
            </w:r>
          </w:p>
        </w:tc>
        <w:tc>
          <w:tcPr>
            <w:tcW w:w="2834" w:type="dxa"/>
            <w:shd w:val="clear" w:color="auto" w:fill="auto"/>
          </w:tcPr>
          <w:p w14:paraId="5204E704" w14:textId="78BFEA5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nayotova-Pencheva&lt;/Author&gt;&lt;Year&gt;2016&lt;/Year&gt;&lt;RecNum&gt;354&lt;/RecNum&gt;&lt;DisplayText&gt;(Panayotova-Pencheva et al., 2016)&lt;/DisplayText&gt;&lt;record&gt;&lt;rec-number&gt;354&lt;/rec-number&gt;&lt;foreign-keys&gt;&lt;key app="EN" db-id="zzppxf5r65rr9be9vwp550002xewetx92ddz" timestamp="1704340590" guid="1467f924-6020-4158-859c-ec5301a0d999"&gt;354&lt;/key&gt;&lt;/foreign-keys&gt;&lt;ref-type name="Journal Article"&gt;17&lt;/ref-type&gt;&lt;contributors&gt;&lt;authors&gt;&lt;author&gt;Panayotova-Pencheva, M. S.&lt;/author&gt;&lt;author&gt;Mirchev, R. L.&lt;/author&gt;&lt;author&gt;Trifonova, A. P.&lt;/author&gt;&lt;/authors&gt;&lt;/contributors&gt;&lt;titles&gt;&lt;title&gt;Dirofilaria immitis infection in carnivores from Bulgaria: 2012–2013 update&lt;/title&gt;&lt;secondary-title&gt;Bulgarian journal of veterinary medicine&lt;/secondary-title&gt;&lt;/titles&gt;&lt;periodical&gt;&lt;full-title&gt;Bulgarian journal of veterinary medicine&lt;/full-title&gt;&lt;/periodical&gt;&lt;pages&gt;153-162&lt;/pages&gt;&lt;volume&gt;19&lt;/volume&gt;&lt;number&gt;2&lt;/number&gt;&lt;keywords&gt;&lt;keyword&gt;Bulgaria&lt;/keyword&gt;&lt;keyword&gt;Dirofilaria immitis&lt;/keyword&gt;&lt;keyword&gt;Domestic dogs&lt;/keyword&gt;&lt;keyword&gt;Golden jackals&lt;/keyword&gt;&lt;keyword&gt;Morphometric description&lt;/keyword&gt;&lt;keyword&gt;Prevalence&lt;/keyword&gt;&lt;keyword&gt;Red foxes&lt;/keyword&gt;&lt;/keywords&gt;&lt;dates&gt;&lt;year&gt;2016&lt;/year&gt;&lt;/dates&gt;&lt;publisher&gt;Faculty of Veterinary Medicine – Stara Zagora&lt;/publisher&gt;&lt;isbn&gt;1311-1477&lt;/isbn&gt;&lt;urls&gt;&lt;/urls&gt;&lt;electronic-resource-num&gt;10.15547/bjvm.918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Panayotova-Pencheva et al., 201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486AFF1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343C117A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Foxes</w:t>
            </w:r>
          </w:p>
          <w:p w14:paraId="3FC1A0C1" w14:textId="7F77346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 vulp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0240F41E" w14:textId="1B2277B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  <w:tc>
          <w:tcPr>
            <w:tcW w:w="995" w:type="dxa"/>
            <w:shd w:val="clear" w:color="auto" w:fill="auto"/>
          </w:tcPr>
          <w:p w14:paraId="5C4FB57B" w14:textId="15C6F67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8</w:t>
            </w:r>
          </w:p>
        </w:tc>
        <w:tc>
          <w:tcPr>
            <w:tcW w:w="1417" w:type="dxa"/>
            <w:shd w:val="clear" w:color="auto" w:fill="auto"/>
          </w:tcPr>
          <w:p w14:paraId="10E1DAE0" w14:textId="267267D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9.2</w:t>
            </w:r>
          </w:p>
        </w:tc>
        <w:tc>
          <w:tcPr>
            <w:tcW w:w="2834" w:type="dxa"/>
            <w:shd w:val="clear" w:color="auto" w:fill="auto"/>
          </w:tcPr>
          <w:p w14:paraId="7C8BA6B0" w14:textId="5E269F6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F2Y2hlbmtvPC9BdXRob3I+PFllYXI+MjAxNjwvWWVh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F2Y2hlbmtvPC9BdXRob3I+PFllYXI+MjAxNjwvWWVh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ravchenko et al., 201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055F4684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71E8EFA1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ed foxes</w:t>
            </w:r>
          </w:p>
          <w:p w14:paraId="60AFBDAB" w14:textId="103DF9F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 vulp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510C3877" w14:textId="34AC142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omania</w:t>
            </w:r>
          </w:p>
        </w:tc>
        <w:tc>
          <w:tcPr>
            <w:tcW w:w="995" w:type="dxa"/>
            <w:shd w:val="clear" w:color="auto" w:fill="auto"/>
          </w:tcPr>
          <w:p w14:paraId="1DBD8D52" w14:textId="5520BD1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417" w:type="dxa"/>
            <w:shd w:val="clear" w:color="auto" w:fill="auto"/>
          </w:tcPr>
          <w:p w14:paraId="5CDF03EC" w14:textId="748C653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.5</w:t>
            </w:r>
          </w:p>
        </w:tc>
        <w:tc>
          <w:tcPr>
            <w:tcW w:w="2834" w:type="dxa"/>
            <w:shd w:val="clear" w:color="auto" w:fill="auto"/>
          </w:tcPr>
          <w:p w14:paraId="720A0499" w14:textId="0A86AF6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Ionică et al., 202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1FEDD0C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610186D3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ed Fox</w:t>
            </w:r>
          </w:p>
          <w:p w14:paraId="320CA84C" w14:textId="32753C4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ulpes vulp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2AA149CC" w14:textId="72FE9F0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Hungary</w:t>
            </w:r>
          </w:p>
        </w:tc>
        <w:tc>
          <w:tcPr>
            <w:tcW w:w="995" w:type="dxa"/>
            <w:shd w:val="clear" w:color="auto" w:fill="auto"/>
          </w:tcPr>
          <w:p w14:paraId="0898D6F4" w14:textId="35166DB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417" w:type="dxa"/>
            <w:shd w:val="clear" w:color="auto" w:fill="auto"/>
          </w:tcPr>
          <w:p w14:paraId="6A7AF8D3" w14:textId="554A585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.5</w:t>
            </w:r>
          </w:p>
        </w:tc>
        <w:tc>
          <w:tcPr>
            <w:tcW w:w="2834" w:type="dxa"/>
            <w:shd w:val="clear" w:color="auto" w:fill="auto"/>
          </w:tcPr>
          <w:p w14:paraId="014011FE" w14:textId="1652683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B2B7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olnai&lt;/Author&gt;&lt;Year&gt;2014&lt;/Year&gt;&lt;RecNum&gt;367&lt;/RecNum&gt;&lt;DisplayText&gt;(Tolnai et al., 2014)&lt;/DisplayText&gt;&lt;record&gt;&lt;rec-number&gt;367&lt;/rec-number&gt;&lt;foreign-keys&gt;&lt;key app="EN" db-id="zzppxf5r65rr9be9vwp550002xewetx92ddz" timestamp="1705194533" guid="a24a7017-97f8-4991-b5be-4c1219bdbdd3"&gt;367&lt;/key&gt;&lt;/foreign-keys&gt;&lt;ref-type name="Journal Article"&gt;17&lt;/ref-type&gt;&lt;contributors&gt;&lt;authors&gt;&lt;author&gt;Tolnai, Z.&lt;/author&gt;&lt;author&gt;Széll, Z.&lt;/author&gt;&lt;author&gt;Sproch, Á&lt;/author&gt;&lt;author&gt;Szeredi, L.&lt;/author&gt;&lt;author&gt;Sréter, T.&lt;/author&gt;&lt;/authors&gt;&lt;/contributors&gt;&lt;titles&gt;&lt;title&gt;Dirofilaria immitis: An emerging parasite in dogs, red foxes and golden jackals in Hungary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339-342&lt;/pages&gt;&lt;volume&gt;203&lt;/volume&gt;&lt;number&gt;3&lt;/number&gt;&lt;keywords&gt;&lt;keyword&gt;Heartworm&lt;/keyword&gt;&lt;keyword&gt;Prevalence&lt;/keyword&gt;&lt;keyword&gt;Distribution&lt;/keyword&gt;&lt;keyword&gt;Dog&lt;/keyword&gt;&lt;keyword&gt;Red fox&lt;/keyword&gt;&lt;keyword&gt;Golden jackal&lt;/keyword&gt;&lt;/keywords&gt;&lt;dates&gt;&lt;year&gt;2014&lt;/year&gt;&lt;pub-dates&gt;&lt;date&gt;2014/07/14/&lt;/date&gt;&lt;/pub-dates&gt;&lt;/dates&gt;&lt;isbn&gt;0304-4017&lt;/isbn&gt;&lt;urls&gt;&lt;related-urls&gt;&lt;url&gt;https://www.sciencedirect.com/science/article/pii/S0304401714002131&lt;/url&gt;&lt;/related-urls&gt;&lt;/urls&gt;&lt;electronic-resource-num&gt;10.1016/j.vetpar.2014.04.004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Tolnai et al., 201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D069C0" w:rsidRPr="00FB40E9" w14:paraId="02A52421" w14:textId="77777777" w:rsidTr="005D0A9D">
        <w:trPr>
          <w:trHeight w:val="292"/>
        </w:trPr>
        <w:tc>
          <w:tcPr>
            <w:tcW w:w="2404" w:type="dxa"/>
            <w:shd w:val="clear" w:color="auto" w:fill="auto"/>
          </w:tcPr>
          <w:p w14:paraId="10E8ACA8" w14:textId="42AB4F5D" w:rsidR="00D069C0" w:rsidRPr="00D069C0" w:rsidRDefault="00D069C0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D069C0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D069C0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0AE9D3F8" w14:textId="239A08AA" w:rsidR="00D069C0" w:rsidRPr="00FB40E9" w:rsidRDefault="00F32F79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Yes</w:t>
            </w:r>
            <w:r w:rsidR="00C77373">
              <w:rPr>
                <w:rFonts w:ascii="Arial" w:hAnsi="Arial" w:cs="Arial"/>
                <w:sz w:val="20"/>
                <w:szCs w:val="20"/>
              </w:rPr>
              <w:t xml:space="preserve">, but </w:t>
            </w:r>
            <w:r w:rsidR="00AE543F">
              <w:rPr>
                <w:rFonts w:ascii="Arial" w:hAnsi="Arial" w:cs="Arial"/>
                <w:sz w:val="20"/>
                <w:szCs w:val="20"/>
              </w:rPr>
              <w:t>there is low risk that they are a competent reservoir.</w:t>
            </w:r>
          </w:p>
        </w:tc>
        <w:tc>
          <w:tcPr>
            <w:tcW w:w="2834" w:type="dxa"/>
            <w:shd w:val="clear" w:color="auto" w:fill="auto"/>
          </w:tcPr>
          <w:p w14:paraId="244E70C1" w14:textId="789102E8" w:rsidR="00D069C0" w:rsidRDefault="00FA6F3A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rks&lt;/Author&gt;&lt;Year&gt;1998&lt;/Year&gt;&lt;RecNum&gt;632&lt;/RecNum&gt;&lt;DisplayText&gt;(Marks &amp;amp; Bloomfield, 1998)&lt;/DisplayText&gt;&lt;record&gt;&lt;rec-number&gt;632&lt;/rec-number&gt;&lt;foreign-keys&gt;&lt;key app="EN" db-id="zzppxf5r65rr9be9vwp550002xewetx92ddz" timestamp="1732766795" guid="afe99cc1-9352-4aad-9a90-0cd3084c8f4b"&gt;632&lt;/key&gt;&lt;/foreign-keys&gt;&lt;ref-type name="Journal Article"&gt;17&lt;/ref-type&gt;&lt;contributors&gt;&lt;authors&gt;&lt;author&gt;Marks, C. A.&lt;/author&gt;&lt;author&gt;Bloomfield, T. E.&lt;/author&gt;&lt;/authors&gt;&lt;/contributors&gt;&lt;titles&gt;&lt;title&gt;&lt;style face="normal" font="default" size="100%"&gt;Canine heartworm (&lt;/style&gt;&lt;style face="italic" font="default" size="100%"&gt;Dirofilaria immitis&lt;/style&gt;&lt;style face="normal" font="default" size="100%"&gt;) detected in red foxes (&lt;/style&gt;&lt;style face="italic" font="default" size="100%"&gt;Vulpes vulpes&lt;/style&gt;&lt;style face="normal" font="default" size="100%"&gt;) in urban Melbourne&lt;/style&gt;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147-154&lt;/pages&gt;&lt;volume&gt;78&lt;/volume&gt;&lt;number&gt;2&lt;/number&gt;&lt;keywords&gt;&lt;keyword&gt;Fox&lt;/keyword&gt;&lt;/keywords&gt;&lt;dates&gt;&lt;year&gt;1998&lt;/year&gt;&lt;pub-dates&gt;&lt;date&gt;1998/07/31/&lt;/date&gt;&lt;/pub-dates&gt;&lt;/dates&gt;&lt;isbn&gt;0304-4017&lt;/isbn&gt;&lt;urls&gt;&lt;related-urls&gt;&lt;url&gt;https://www.sciencedirect.com/science/article/pii/S0304401798001319&lt;/url&gt;&lt;/related-urls&gt;&lt;/urls&gt;&lt;electronic-resource-num&gt;10.1016/S0304-4017(98)00131-9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Marks &amp; Bloomfield, 199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  <w:p w14:paraId="47758611" w14:textId="1840D3CD" w:rsidR="00C77373" w:rsidRPr="00FB40E9" w:rsidRDefault="00C77373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all&lt;/Author&gt;&lt;Year&gt;2008&lt;/Year&gt;&lt;RecNum&gt;346&lt;/RecNum&gt;&lt;DisplayText&gt;(McCall et al., 2008)&lt;/DisplayText&gt;&lt;record&gt;&lt;rec-number&gt;346&lt;/rec-number&gt;&lt;foreign-keys&gt;&lt;key app="EN" db-id="zzppxf5r65rr9be9vwp550002xewetx92ddz" timestamp="1704330415" guid="78b25301-c29a-4c4d-81a8-9dfdda4215e1"&gt;346&lt;/key&gt;&lt;/foreign-keys&gt;&lt;ref-type name="Book Section"&gt;5&lt;/ref-type&gt;&lt;contributors&gt;&lt;authors&gt;&lt;author&gt;McCall, John W.&lt;/author&gt;&lt;author&gt;Genchi, Claudio&lt;/author&gt;&lt;author&gt;Kramer, Laura H.&lt;/author&gt;&lt;author&gt;Guerrero, Jorge&lt;/author&gt;&lt;author&gt;Venco, Luigi&lt;/author&gt;&lt;/authors&gt;&lt;/contributors&gt;&lt;titles&gt;&lt;title&gt;Heartworm Disease in Animals and Humans&lt;/title&gt;&lt;secondary-title&gt;Advances in Parasitology&lt;/secondary-title&gt;&lt;/titles&gt;&lt;periodical&gt;&lt;full-title&gt;Advances in Parasitology&lt;/full-title&gt;&lt;abbr-1&gt;Adv. Parasitol.&lt;/abbr-1&gt;&lt;abbr-2&gt;Adv Parasitol&lt;/abbr-2&gt;&lt;/periodical&gt;&lt;pages&gt;193-285&lt;/pages&gt;&lt;volume&gt;66&lt;/volume&gt;&lt;section&gt;4&lt;/section&gt;&lt;dates&gt;&lt;year&gt;2008&lt;/year&gt;&lt;pub-dates&gt;&lt;date&gt;2008/01/01/&lt;/date&gt;&lt;/pub-dates&gt;&lt;/dates&gt;&lt;publisher&gt;Academic Press&lt;/publisher&gt;&lt;isbn&gt;0065-308X&lt;/isbn&gt;&lt;urls&gt;&lt;related-urls&gt;&lt;url&gt;https://www.sciencedirect.com/science/article/pii/S0065308X08002042&lt;/url&gt;&lt;/related-urls&gt;&lt;/urls&gt;&lt;electronic-resource-num&gt;10.1016/S0065-308X(08)00204-2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McCall et al., 200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4F9D2F01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78B1948F" w14:textId="5E2C677B" w:rsidR="00F0186B" w:rsidRPr="00FB40E9" w:rsidRDefault="00F0186B" w:rsidP="00FB40E9">
            <w:pPr>
              <w:rPr>
                <w:rFonts w:ascii="Arial" w:hAnsi="Arial" w:cs="Arial"/>
                <w:b/>
                <w:bCs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Felidae</w:t>
            </w:r>
          </w:p>
        </w:tc>
      </w:tr>
      <w:tr w:rsidR="00545651" w:rsidRPr="00FB40E9" w14:paraId="2A5806F2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DA4349E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Wild cat</w:t>
            </w:r>
          </w:p>
          <w:p w14:paraId="3D5953D4" w14:textId="3888372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Felis silvestri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26F1B54C" w14:textId="6EC7F9C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erbia</w:t>
            </w:r>
          </w:p>
        </w:tc>
        <w:tc>
          <w:tcPr>
            <w:tcW w:w="995" w:type="dxa"/>
            <w:shd w:val="clear" w:color="auto" w:fill="auto"/>
          </w:tcPr>
          <w:p w14:paraId="0704DEEF" w14:textId="60E289C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21C4F0D0" w14:textId="7E65D8E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834" w:type="dxa"/>
            <w:shd w:val="clear" w:color="auto" w:fill="auto"/>
          </w:tcPr>
          <w:p w14:paraId="7A18F410" w14:textId="04B84C4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enezić&lt;/Author&gt;&lt;Year&gt;2014&lt;/Year&gt;&lt;RecNum&gt;337&lt;/RecNum&gt;&lt;DisplayText&gt;(Penezić et al., 2014)&lt;/DisplayText&gt;&lt;record&gt;&lt;rec-number&gt;337&lt;/rec-number&gt;&lt;foreign-keys&gt;&lt;key app="EN" db-id="zzppxf5r65rr9be9vwp550002xewetx92ddz" timestamp="1704324208" guid="222cb5e4-c525-46a9-8733-51fcd56205f3"&gt;337&lt;/key&gt;&lt;/foreign-keys&gt;&lt;ref-type name="Journal Article"&gt;17&lt;/ref-type&gt;&lt;contributors&gt;&lt;authors&gt;&lt;author&gt;Penezić, Aleksandra&lt;/author&gt;&lt;author&gt;Selaković, Sanja&lt;/author&gt;&lt;author&gt;Pavlović, Ivan&lt;/author&gt;&lt;author&gt;Ćirović, Duško&lt;/author&gt;&lt;/authors&gt;&lt;/contributors&gt;&lt;titles&gt;&lt;title&gt;&lt;style face="normal" font="default" size="100%"&gt;First findings and prevalence of adult heartworms (&lt;/style&gt;&lt;style face="italic" font="default" size="100%"&gt;Dirofilaria immitis&lt;/style&gt;&lt;style face="normal" font="default" size="100%"&gt;) in wild carnivores from Serbia&lt;/style&gt;&lt;/title&gt;&lt;secondary-title&gt;Parasitology Research&lt;/secondary-title&gt;&lt;/titles&gt;&lt;periodical&gt;&lt;full-title&gt;Parasitology Research&lt;/full-title&gt;&lt;abbr-1&gt;Parasitol. Res.&lt;/abbr-1&gt;&lt;abbr-2&gt;Parasitol Res&lt;/abbr-2&gt;&lt;/periodical&gt;&lt;pages&gt;3281-3285&lt;/pages&gt;&lt;volume&gt;113&lt;/volume&gt;&lt;dates&gt;&lt;year&gt;2014&lt;/year&gt;&lt;pub-dates&gt;&lt;date&gt;2014/09/01&lt;/date&gt;&lt;/pub-dates&gt;&lt;/dates&gt;&lt;isbn&gt;1432-1955&lt;/isbn&gt;&lt;urls&gt;&lt;related-urls&gt;&lt;url&gt;https://doi.org/10.1007/s00436-014-3991-9&lt;/url&gt;&lt;/related-urls&gt;&lt;/urls&gt;&lt;electronic-resource-num&gt;10.1007/s00436-014-3991-9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Penezić et al., 201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5943340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004E64C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Wild cats</w:t>
            </w:r>
          </w:p>
          <w:p w14:paraId="45D72D95" w14:textId="57039E9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Felis silvestri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6AFC876A" w14:textId="40E6F9E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omania</w:t>
            </w:r>
          </w:p>
        </w:tc>
        <w:tc>
          <w:tcPr>
            <w:tcW w:w="995" w:type="dxa"/>
            <w:shd w:val="clear" w:color="auto" w:fill="auto"/>
          </w:tcPr>
          <w:p w14:paraId="0FF75A1D" w14:textId="62C436F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74E3E8FD" w14:textId="56D57B9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834" w:type="dxa"/>
            <w:shd w:val="clear" w:color="auto" w:fill="auto"/>
          </w:tcPr>
          <w:p w14:paraId="28BF7FBD" w14:textId="6DCF66D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Ionică et al., 202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77926175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264533CB" w14:textId="4FFE378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Cats</w:t>
            </w:r>
          </w:p>
        </w:tc>
        <w:tc>
          <w:tcPr>
            <w:tcW w:w="1276" w:type="dxa"/>
            <w:shd w:val="clear" w:color="auto" w:fill="auto"/>
          </w:tcPr>
          <w:p w14:paraId="47E0BE80" w14:textId="19DEFC0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13F9007B" w14:textId="0EA9CAC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52942934" w14:textId="67277A0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.5</w:t>
            </w:r>
          </w:p>
        </w:tc>
        <w:tc>
          <w:tcPr>
            <w:tcW w:w="2834" w:type="dxa"/>
            <w:shd w:val="clear" w:color="auto" w:fill="auto"/>
          </w:tcPr>
          <w:p w14:paraId="50CD85C9" w14:textId="30D91FA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elson&lt;/Author&gt;&lt;Year&gt;2024&lt;/Year&gt;&lt;RecNum&gt;621&lt;/RecNum&gt;&lt;DisplayText&gt;(Nelson &amp;amp; Johnson, 2024)&lt;/DisplayText&gt;&lt;record&gt;&lt;rec-number&gt;621&lt;/rec-number&gt;&lt;foreign-keys&gt;&lt;key app="EN" db-id="zzppxf5r65rr9be9vwp550002xewetx92ddz" timestamp="1732598349" guid="e4bc4710-8965-44aa-868f-f331ef89cc70"&gt;621&lt;/key&gt;&lt;/foreign-keys&gt;&lt;ref-type name="Journal Article"&gt;17&lt;/ref-type&gt;&lt;contributors&gt;&lt;authors&gt;&lt;author&gt;Nelson, C. T.&lt;/author&gt;&lt;author&gt;Johnson, C. M.&lt;/author&gt;&lt;/authors&gt;&lt;/contributors&gt;&lt;auth-address&gt;VCA Animal Medical Center of NE Alabama, Anniston, USA. tom@teamnelson.fun.&amp;#xD;Auburn College of Veterinary Medicine, Auburn, USA.&lt;/auth-address&gt;&lt;titles&gt;&lt;title&gt;Evaluation of feline heartworm disease based on gross necropsy, serology, pulmonary histopathology, and radiographic evidence in adult shelter cats in northeastern Alabama&lt;/title&gt;&lt;secondary-title&gt;Parasites &amp;amp; Vectors&lt;/secondary-title&gt;&lt;/titles&gt;&lt;periodical&gt;&lt;full-title&gt;Parasites &amp;amp; Vectors&lt;/full-title&gt;&lt;abbr-1&gt;Parasit. Vectors&lt;/abbr-1&gt;&lt;/periodical&gt;&lt;pages&gt;161&lt;/pages&gt;&lt;volume&gt;17&lt;/volume&gt;&lt;number&gt;1&lt;/number&gt;&lt;edition&gt;20240329&lt;/edition&gt;&lt;keywords&gt;&lt;keyword&gt;Animals&lt;/keyword&gt;&lt;keyword&gt;Cats&lt;/keyword&gt;&lt;keyword&gt;Alabama&lt;/keyword&gt;&lt;keyword&gt;Antibodies, Helminth&lt;/keyword&gt;&lt;keyword&gt;*Cat Diseases/diagnosis/epidemiology/pathology&lt;/keyword&gt;&lt;keyword&gt;*Dirofilaria immitis&lt;/keyword&gt;&lt;keyword&gt;*Dirofilariasis/diagnosis/epidemiology/pathology&lt;/keyword&gt;&lt;keyword&gt;Lung/pathology&lt;/keyword&gt;&lt;keyword&gt;*Vascular Diseases/pathology&lt;/keyword&gt;&lt;keyword&gt;Dirofilaria immitis&lt;/keyword&gt;&lt;keyword&gt;Cat&lt;/keyword&gt;&lt;keyword&gt;Heartworm&lt;/keyword&gt;&lt;keyword&gt;Heartworm test/testing&lt;/keyword&gt;&lt;/keywords&gt;&lt;dates&gt;&lt;year&gt;2024&lt;/year&gt;&lt;pub-dates&gt;&lt;date&gt;Mar 29&lt;/date&gt;&lt;/pub-dates&gt;&lt;/dates&gt;&lt;isbn&gt;1756-3305&lt;/isbn&gt;&lt;accession-num&gt;38553770&lt;/accession-num&gt;&lt;urls&gt;&lt;/urls&gt;&lt;custom1&gt;None.&lt;/custom1&gt;&lt;custom2&gt;PMC10979576&lt;/custom2&gt;&lt;electronic-resource-num&gt;10.1186/s13071-024-06178-9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Nelson &amp; Johnson, 202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030CCABB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C70E9E1" w14:textId="5E0B56A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now leopard 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Uncia uncia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32C92E09" w14:textId="0490727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995" w:type="dxa"/>
            <w:shd w:val="clear" w:color="auto" w:fill="auto"/>
          </w:tcPr>
          <w:p w14:paraId="6AF7EC2E" w14:textId="34830B1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442C838B" w14:textId="3EA7B73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834" w:type="dxa"/>
            <w:shd w:val="clear" w:color="auto" w:fill="auto"/>
          </w:tcPr>
          <w:p w14:paraId="14726156" w14:textId="4F55184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urata&lt;/Author&gt;&lt;Year&gt;2003&lt;/Year&gt;&lt;RecNum&gt;628&lt;/RecNum&gt;&lt;DisplayText&gt;(Murata et al., 2003)&lt;/DisplayText&gt;&lt;record&gt;&lt;rec-number&gt;628&lt;/rec-number&gt;&lt;foreign-keys&gt;&lt;key app="EN" db-id="zzppxf5r65rr9be9vwp550002xewetx92ddz" timestamp="1732604968" guid="5c081f07-e02d-4b37-9e2d-25159b5b08fb"&gt;628&lt;/key&gt;&lt;/foreign-keys&gt;&lt;ref-type name="Journal Article"&gt;17&lt;/ref-type&gt;&lt;contributors&gt;&lt;authors&gt;&lt;author&gt;Murata, Koichi&lt;/author&gt;&lt;author&gt;Yanai, Tokuma&lt;/author&gt;&lt;author&gt;Agatsuma, Takeshi&lt;/author&gt;&lt;author&gt;Uni, Shigehiko&lt;/author&gt;&lt;/authors&gt;&lt;/contributors&gt;&lt;titles&gt;&lt;title&gt;&lt;style face="italic" font="default" size="100%"&gt;Dirofilaria immitis&lt;/style&gt;&lt;style face="normal" font="default" size="100%"&gt; Infection of a Snow Leopard (&lt;/style&gt;&lt;style face="italic" font="default" size="100%"&gt;Uncia uncia&lt;/style&gt;&lt;style face="normal" font="default" size="100%"&gt;) in a Japanese Zoo with Mitochondrial DNA Analysis&lt;/style&gt;&lt;/title&gt;&lt;secondary-title&gt;Journal of Veterinary Medical Science&lt;/secondary-title&gt;&lt;/titles&gt;&lt;periodical&gt;&lt;full-title&gt;Journal of Veterinary Medical Science&lt;/full-title&gt;&lt;abbr-1&gt;J. Vet. Med. Sci.&lt;/abbr-1&gt;&lt;abbr-2&gt;J Vet Med Sci&lt;/abbr-2&gt;&lt;/periodical&gt;&lt;pages&gt;945-947&lt;/pages&gt;&lt;volume&gt;65&lt;/volume&gt;&lt;number&gt;8&lt;/number&gt;&lt;dates&gt;&lt;year&gt;2003&lt;/year&gt;&lt;/dates&gt;&lt;urls&gt;&lt;/urls&gt;&lt;electronic-resource-num&gt;10.1292/jvms.65.945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Murata et al., 2003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930BB" w:rsidRPr="00FB40E9" w14:paraId="2E49E3E8" w14:textId="77777777" w:rsidTr="00956548">
        <w:trPr>
          <w:trHeight w:val="292"/>
        </w:trPr>
        <w:tc>
          <w:tcPr>
            <w:tcW w:w="2404" w:type="dxa"/>
            <w:shd w:val="clear" w:color="auto" w:fill="auto"/>
          </w:tcPr>
          <w:p w14:paraId="0187644D" w14:textId="79AD8B3D" w:rsidR="003930BB" w:rsidRPr="003930BB" w:rsidRDefault="003930BB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3930BB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3930BB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240F4B23" w14:textId="566E6F82" w:rsidR="003930BB" w:rsidRPr="00FB40E9" w:rsidRDefault="00C049D4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frequently</w:t>
            </w:r>
            <w:r w:rsidR="00613E37">
              <w:rPr>
                <w:rFonts w:ascii="Arial" w:hAnsi="Arial" w:cs="Arial"/>
                <w:sz w:val="20"/>
                <w:szCs w:val="20"/>
              </w:rPr>
              <w:t>, not considered competent reservoir.</w:t>
            </w:r>
          </w:p>
        </w:tc>
        <w:tc>
          <w:tcPr>
            <w:tcW w:w="2834" w:type="dxa"/>
            <w:shd w:val="clear" w:color="auto" w:fill="auto"/>
          </w:tcPr>
          <w:p w14:paraId="79C24E7C" w14:textId="27413B9A" w:rsidR="003930BB" w:rsidRPr="00FB40E9" w:rsidRDefault="003930BB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all&lt;/Author&gt;&lt;Year&gt;2008&lt;/Year&gt;&lt;RecNum&gt;346&lt;/RecNum&gt;&lt;DisplayText&gt;(McCall et al., 2008)&lt;/DisplayText&gt;&lt;record&gt;&lt;rec-number&gt;346&lt;/rec-number&gt;&lt;foreign-keys&gt;&lt;key app="EN" db-id="zzppxf5r65rr9be9vwp550002xewetx92ddz" timestamp="1704330415" guid="78b25301-c29a-4c4d-81a8-9dfdda4215e1"&gt;346&lt;/key&gt;&lt;/foreign-keys&gt;&lt;ref-type name="Book Section"&gt;5&lt;/ref-type&gt;&lt;contributors&gt;&lt;authors&gt;&lt;author&gt;McCall, John W.&lt;/author&gt;&lt;author&gt;Genchi, Claudio&lt;/author&gt;&lt;author&gt;Kramer, Laura H.&lt;/author&gt;&lt;author&gt;Guerrero, Jorge&lt;/author&gt;&lt;author&gt;Venco, Luigi&lt;/author&gt;&lt;/authors&gt;&lt;/contributors&gt;&lt;titles&gt;&lt;title&gt;Heartworm Disease in Animals and Humans&lt;/title&gt;&lt;secondary-title&gt;Advances in Parasitology&lt;/secondary-title&gt;&lt;/titles&gt;&lt;periodical&gt;&lt;full-title&gt;Advances in Parasitology&lt;/full-title&gt;&lt;abbr-1&gt;Adv. Parasitol.&lt;/abbr-1&gt;&lt;abbr-2&gt;Adv Parasitol&lt;/abbr-2&gt;&lt;/periodical&gt;&lt;pages&gt;193-285&lt;/pages&gt;&lt;volume&gt;66&lt;/volume&gt;&lt;section&gt;4&lt;/section&gt;&lt;dates&gt;&lt;year&gt;2008&lt;/year&gt;&lt;pub-dates&gt;&lt;date&gt;2008/01/01/&lt;/date&gt;&lt;/pub-dates&gt;&lt;/dates&gt;&lt;publisher&gt;Academic Press&lt;/publisher&gt;&lt;isbn&gt;0065-308X&lt;/isbn&gt;&lt;urls&gt;&lt;related-urls&gt;&lt;url&gt;https://www.sciencedirect.com/science/article/pii/S0065308X08002042&lt;/url&gt;&lt;/related-urls&gt;&lt;/urls&gt;&lt;electronic-resource-num&gt;10.1016/S0065-308X(08)00204-2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McCall et al., 200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375F30DC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3ADC7AC8" w14:textId="0436B212" w:rsidR="00F0186B" w:rsidRPr="00FB40E9" w:rsidRDefault="00F0186B" w:rsidP="00FB40E9">
            <w:pPr>
              <w:rPr>
                <w:rFonts w:ascii="Arial" w:hAnsi="Arial" w:cs="Arial"/>
                <w:b/>
                <w:bCs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Procyonidae</w:t>
            </w:r>
          </w:p>
        </w:tc>
      </w:tr>
      <w:tr w:rsidR="00545651" w:rsidRPr="00FB40E9" w14:paraId="75B54239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79E72001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accoon dogs</w:t>
            </w:r>
          </w:p>
          <w:p w14:paraId="03636C03" w14:textId="32C3AF5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Nyctereutes</w:t>
            </w:r>
            <w:proofErr w:type="spellEnd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procyonoides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8335A7A" w14:textId="182A628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ussia</w:t>
            </w:r>
          </w:p>
        </w:tc>
        <w:tc>
          <w:tcPr>
            <w:tcW w:w="995" w:type="dxa"/>
            <w:shd w:val="clear" w:color="auto" w:fill="auto"/>
          </w:tcPr>
          <w:p w14:paraId="0E91E950" w14:textId="1849B8D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1417" w:type="dxa"/>
            <w:shd w:val="clear" w:color="auto" w:fill="auto"/>
          </w:tcPr>
          <w:p w14:paraId="0522B452" w14:textId="6B22B25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2.6</w:t>
            </w:r>
          </w:p>
        </w:tc>
        <w:tc>
          <w:tcPr>
            <w:tcW w:w="2834" w:type="dxa"/>
            <w:shd w:val="clear" w:color="auto" w:fill="auto"/>
          </w:tcPr>
          <w:p w14:paraId="19809A89" w14:textId="31351F9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F2Y2hlbmtvPC9BdXRob3I+PFllYXI+MjAxNjwvWWVh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cmF2Y2hlbmtvPC9BdXRob3I+PFllYXI+MjAxNjwvWWVh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ravchenko et al., 201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02FB1C96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36654BC8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accoon dog</w:t>
            </w:r>
          </w:p>
          <w:p w14:paraId="187F0649" w14:textId="671906D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Nyctereutes</w:t>
            </w:r>
            <w:proofErr w:type="spellEnd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procyonoides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5C20D73D" w14:textId="4628D92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omania</w:t>
            </w:r>
          </w:p>
        </w:tc>
        <w:tc>
          <w:tcPr>
            <w:tcW w:w="995" w:type="dxa"/>
            <w:shd w:val="clear" w:color="auto" w:fill="auto"/>
          </w:tcPr>
          <w:p w14:paraId="416E6D95" w14:textId="6403042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72EE2C41" w14:textId="5620AEA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2834" w:type="dxa"/>
            <w:shd w:val="clear" w:color="auto" w:fill="auto"/>
          </w:tcPr>
          <w:p w14:paraId="36EB7BDA" w14:textId="183844E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Ionică et al., 202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747EFEDB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3E54148F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accoon dogs</w:t>
            </w:r>
          </w:p>
          <w:p w14:paraId="0E761185" w14:textId="3AA59A7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Nyctereutes</w:t>
            </w:r>
            <w:proofErr w:type="spellEnd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procyonoides</w:t>
            </w:r>
            <w:proofErr w:type="spellEnd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iverrinus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628AC4AD" w14:textId="7E23FCB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Japan</w:t>
            </w:r>
          </w:p>
        </w:tc>
        <w:tc>
          <w:tcPr>
            <w:tcW w:w="995" w:type="dxa"/>
            <w:shd w:val="clear" w:color="auto" w:fill="auto"/>
          </w:tcPr>
          <w:p w14:paraId="00A804E2" w14:textId="45A2830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8</w:t>
            </w:r>
          </w:p>
        </w:tc>
        <w:tc>
          <w:tcPr>
            <w:tcW w:w="1417" w:type="dxa"/>
            <w:shd w:val="clear" w:color="auto" w:fill="auto"/>
          </w:tcPr>
          <w:p w14:paraId="48CFF205" w14:textId="1EA6402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.75</w:t>
            </w:r>
          </w:p>
        </w:tc>
        <w:tc>
          <w:tcPr>
            <w:tcW w:w="2834" w:type="dxa"/>
            <w:shd w:val="clear" w:color="auto" w:fill="auto"/>
          </w:tcPr>
          <w:p w14:paraId="34E94814" w14:textId="3700370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B2B7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Nakagaki&lt;/Author&gt;&lt;Year&gt;2000&lt;/Year&gt;&lt;RecNum&gt;363&lt;/RecNum&gt;&lt;DisplayText&gt;(Nakagaki et al., 2000)&lt;/DisplayText&gt;&lt;record&gt;&lt;rec-number&gt;363&lt;/rec-number&gt;&lt;foreign-keys&gt;&lt;key app="EN" db-id="zzppxf5r65rr9be9vwp550002xewetx92ddz" timestamp="1705192402" guid="f31b61d5-16d3-4c9a-b048-76af71dd05fe"&gt;363&lt;/key&gt;&lt;/foreign-keys&gt;&lt;ref-type name="Journal Article"&gt;17&lt;/ref-type&gt;&lt;contributors&gt;&lt;authors&gt;&lt;author&gt;Nakagaki, Kazuhide&lt;/author&gt;&lt;author&gt;Suzuki, Takashi&lt;/author&gt;&lt;author&gt;Hayama, Shin Ichi&lt;/author&gt;&lt;author&gt;Kanda, Eiji&lt;/author&gt;&lt;/authors&gt;&lt;/contributors&gt;&lt;titles&gt;&lt;title&gt;Prevalence of dirofilarial infection in raccoon dogs in Japan&lt;/title&gt;&lt;secondary-title&gt;Parasitology International&lt;/secondary-title&gt;&lt;/titles&gt;&lt;periodical&gt;&lt;full-title&gt;Parasitology International&lt;/full-title&gt;&lt;abbr-1&gt;Parasitol. Int.&lt;/abbr-1&gt;&lt;abbr-2&gt;Parasitol Int&lt;/abbr-2&gt;&lt;/periodical&gt;&lt;pages&gt;253-256&lt;/pages&gt;&lt;volume&gt;49&lt;/volume&gt;&lt;number&gt;3&lt;/number&gt;&lt;keywords&gt;&lt;keyword&gt;Raccoon dog&lt;/keyword&gt;&lt;keyword&gt;Canine heartworm&lt;/keyword&gt;&lt;keyword&gt;Prevalence&lt;/keyword&gt;&lt;keyword&gt;Free-ranging animals&lt;/keyword&gt;&lt;/keywords&gt;&lt;dates&gt;&lt;year&gt;2000&lt;/year&gt;&lt;pub-dates&gt;&lt;date&gt;2000/09/01/&lt;/date&gt;&lt;/pub-dates&gt;&lt;/dates&gt;&lt;isbn&gt;1383-5769&lt;/isbn&gt;&lt;urls&gt;&lt;related-urls&gt;&lt;url&gt;https://www.sciencedirect.com/science/article/pii/S1383576900000490&lt;/url&gt;&lt;/related-urls&gt;&lt;/urls&gt;&lt;electronic-resource-num&gt;10.1016/S1383-5769(00)00049-0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Nakagaki et al., 2000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C77373" w:rsidRPr="00FB40E9" w14:paraId="7C1BFB63" w14:textId="77777777" w:rsidTr="006335F9">
        <w:trPr>
          <w:trHeight w:val="292"/>
        </w:trPr>
        <w:tc>
          <w:tcPr>
            <w:tcW w:w="2404" w:type="dxa"/>
            <w:shd w:val="clear" w:color="auto" w:fill="auto"/>
          </w:tcPr>
          <w:p w14:paraId="175590D3" w14:textId="46B23C3C" w:rsidR="00C77373" w:rsidRPr="00C77373" w:rsidRDefault="00C77373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77373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C77373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021BDB02" w14:textId="78790151" w:rsidR="00C77373" w:rsidRPr="00FB40E9" w:rsidRDefault="00791A24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frequently</w:t>
            </w:r>
            <w:r w:rsidR="00613E37">
              <w:rPr>
                <w:rFonts w:ascii="Arial" w:hAnsi="Arial" w:cs="Arial"/>
                <w:sz w:val="20"/>
                <w:szCs w:val="20"/>
              </w:rPr>
              <w:t>, not considered competent reservoir.</w:t>
            </w:r>
          </w:p>
        </w:tc>
        <w:tc>
          <w:tcPr>
            <w:tcW w:w="2834" w:type="dxa"/>
            <w:shd w:val="clear" w:color="auto" w:fill="auto"/>
          </w:tcPr>
          <w:p w14:paraId="01AD9AE5" w14:textId="554F1DAB" w:rsidR="00C77373" w:rsidRPr="00FB40E9" w:rsidRDefault="00791A24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Ionică et al., 2022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6DFEFE77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67D192F0" w14:textId="6EE25D62" w:rsidR="00F0186B" w:rsidRPr="00FB40E9" w:rsidRDefault="00F0186B" w:rsidP="00FB40E9">
            <w:pPr>
              <w:rPr>
                <w:rFonts w:ascii="Arial" w:hAnsi="Arial" w:cs="Arial"/>
                <w:b/>
                <w:bCs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lastRenderedPageBreak/>
              <w:t>Mustelidae</w:t>
            </w:r>
          </w:p>
        </w:tc>
      </w:tr>
      <w:tr w:rsidR="00545651" w:rsidRPr="00FB40E9" w14:paraId="294BC514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20B8CD7D" w14:textId="7777777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European badger</w:t>
            </w:r>
          </w:p>
          <w:p w14:paraId="35E18BD1" w14:textId="6CB0015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Meles mel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28BDA320" w14:textId="3731152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Romania</w:t>
            </w:r>
          </w:p>
        </w:tc>
        <w:tc>
          <w:tcPr>
            <w:tcW w:w="995" w:type="dxa"/>
            <w:shd w:val="clear" w:color="auto" w:fill="auto"/>
          </w:tcPr>
          <w:p w14:paraId="71FF088B" w14:textId="1C7DB54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0E27C012" w14:textId="37F3D5B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834" w:type="dxa"/>
            <w:shd w:val="clear" w:color="auto" w:fill="auto"/>
          </w:tcPr>
          <w:p w14:paraId="6E6EBCBE" w14:textId="7CC7751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Jb25pY8SDPC9BdXRob3I+PFllYXI+MjAyMjwvWWVhcj48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Ionică et al., 202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4265C09F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7BF86076" w14:textId="3E1E00F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Ferret 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Mustela putorius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furo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0299808A" w14:textId="0B04452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Hungary</w:t>
            </w:r>
          </w:p>
        </w:tc>
        <w:tc>
          <w:tcPr>
            <w:tcW w:w="995" w:type="dxa"/>
            <w:shd w:val="clear" w:color="auto" w:fill="auto"/>
          </w:tcPr>
          <w:p w14:paraId="55E4D060" w14:textId="2017062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461ACD17" w14:textId="6472646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834" w:type="dxa"/>
            <w:shd w:val="clear" w:color="auto" w:fill="auto"/>
          </w:tcPr>
          <w:p w14:paraId="245DED4F" w14:textId="2C1DF44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B2B7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olnár&lt;/Author&gt;&lt;Year&gt;2010&lt;/Year&gt;&lt;RecNum&gt;405&lt;/RecNum&gt;&lt;DisplayText&gt;(Molnár et al., 2010)&lt;/DisplayText&gt;&lt;record&gt;&lt;rec-number&gt;405&lt;/rec-number&gt;&lt;foreign-keys&gt;&lt;key app="EN" db-id="zzppxf5r65rr9be9vwp550002xewetx92ddz" timestamp="1710043125" guid="1cf549b2-3ffb-4a44-88e9-6eb9e56b3837"&gt;405&lt;/key&gt;&lt;/foreign-keys&gt;&lt;ref-type name="Journal Article"&gt;17&lt;/ref-type&gt;&lt;contributors&gt;&lt;authors&gt;&lt;author&gt;Molnár, V.&lt;/author&gt;&lt;author&gt;Pazár, P.&lt;/author&gt;&lt;author&gt;Rigó, D.&lt;/author&gt;&lt;author&gt;Máthé, D.&lt;/author&gt;&lt;author&gt;Fok, É.&lt;/author&gt;&lt;author&gt;Glávits, R.&lt;/author&gt;&lt;author&gt;Vajdovich, P.&lt;/author&gt;&lt;author&gt;Jacsó, O.&lt;/author&gt;&lt;author&gt;Balogh, L.&lt;/author&gt;&lt;author&gt;Sós, E.&lt;/author&gt;&lt;/authors&gt;&lt;/contributors&gt;&lt;titles&gt;&lt;title&gt;&lt;style face="normal" font="default" size="100%"&gt;Autochthonous &lt;/style&gt;&lt;style face="italic" font="default" size="100%"&gt;Dirofilaria immitis&lt;/style&gt;&lt;style face="normal" font="default" size="100%"&gt; infection in a ferret with aberrant larval migration in Europe&lt;/style&gt;&lt;/title&gt;&lt;secondary-title&gt;Journal of Small Animal Practice&lt;/secondary-title&gt;&lt;/titles&gt;&lt;periodical&gt;&lt;full-title&gt;Journal of Small Animal Practice&lt;/full-title&gt;&lt;abbr-1&gt;J. Small Anim. Pract.&lt;/abbr-1&gt;&lt;/periodical&gt;&lt;pages&gt;393-396&lt;/pages&gt;&lt;volume&gt;51&lt;/volume&gt;&lt;number&gt;7&lt;/number&gt;&lt;dates&gt;&lt;year&gt;2010&lt;/year&gt;&lt;/dates&gt;&lt;isbn&gt;0022-4510&lt;/isbn&gt;&lt;urls&gt;&lt;related-urls&gt;&lt;url&gt;https://onlinelibrary.wiley.com/doi/abs/10.1111/j.1748-5827.2010.00950.x&lt;/url&gt;&lt;/related-urls&gt;&lt;/urls&gt;&lt;electronic-resource-num&gt;10.1111/j.1748-5827.2010.00950.x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Molnár et al., 2010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7470C4CC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27E63AE3" w14:textId="7A5448C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European badgers 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Meles mele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466DE331" w14:textId="3450B7A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reece</w:t>
            </w:r>
          </w:p>
        </w:tc>
        <w:tc>
          <w:tcPr>
            <w:tcW w:w="995" w:type="dxa"/>
            <w:shd w:val="clear" w:color="auto" w:fill="auto"/>
          </w:tcPr>
          <w:p w14:paraId="00B1A8A5" w14:textId="17A2A50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3A9F6D40" w14:textId="5709AC7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834" w:type="dxa"/>
            <w:shd w:val="clear" w:color="auto" w:fill="auto"/>
          </w:tcPr>
          <w:p w14:paraId="5491B244" w14:textId="32BD860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arkakis&lt;/Author&gt;&lt;Year&gt;2024&lt;/Year&gt;&lt;RecNum&gt;622&lt;/RecNum&gt;&lt;DisplayText&gt;(Markakis et al., 2024)&lt;/DisplayText&gt;&lt;record&gt;&lt;rec-number&gt;622&lt;/rec-number&gt;&lt;foreign-keys&gt;&lt;key app="EN" db-id="zzppxf5r65rr9be9vwp550002xewetx92ddz" timestamp="1732599681" guid="05c9e5f5-ea33-4af3-aa9b-511cead1eddf"&gt;622&lt;/key&gt;&lt;/foreign-keys&gt;&lt;ref-type name="Journal Article"&gt;17&lt;/ref-type&gt;&lt;contributors&gt;&lt;authors&gt;&lt;author&gt;Markakis, Grigorios&lt;/author&gt;&lt;author&gt;Sioutas, Georgios&lt;/author&gt;&lt;author&gt;Bitchava, Dimitra&lt;/author&gt;&lt;author&gt;Komnenou, Anastasia&lt;/author&gt;&lt;author&gt;Ganoti, Maria&lt;/author&gt;&lt;author&gt;Papadopoulos, Elias&lt;/author&gt;&lt;/authors&gt;&lt;/contributors&gt;&lt;titles&gt;&lt;title&gt;Is the European badger a new host for Dirofilaria immitis? The first records in Greece&lt;/title&gt;&lt;secondary-title&gt;Parasitology Research&lt;/secondary-title&gt;&lt;/titles&gt;&lt;periodical&gt;&lt;full-title&gt;Parasitology Research&lt;/full-title&gt;&lt;abbr-1&gt;Parasitol. Res.&lt;/abbr-1&gt;&lt;abbr-2&gt;Parasitol Res&lt;/abbr-2&gt;&lt;/periodical&gt;&lt;pages&gt;118&lt;/pages&gt;&lt;volume&gt;123&lt;/volume&gt;&lt;number&gt;2&lt;/number&gt;&lt;dates&gt;&lt;year&gt;2024&lt;/year&gt;&lt;pub-dates&gt;&lt;date&gt;2024/02/01&lt;/date&gt;&lt;/pub-dates&gt;&lt;/dates&gt;&lt;isbn&gt;1432-1955&lt;/isbn&gt;&lt;urls&gt;&lt;related-urls&gt;&lt;url&gt;https://doi.org/10.1007/s00436-024-08141-0&lt;/url&gt;&lt;/related-urls&gt;&lt;/urls&gt;&lt;electronic-resource-num&gt;10.1007/s00436-024-08141-0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Markakis et al., 202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CD3D90" w:rsidRPr="00FB40E9" w14:paraId="203F3B63" w14:textId="77777777" w:rsidTr="00975958">
        <w:trPr>
          <w:trHeight w:val="292"/>
        </w:trPr>
        <w:tc>
          <w:tcPr>
            <w:tcW w:w="2404" w:type="dxa"/>
            <w:shd w:val="clear" w:color="auto" w:fill="auto"/>
          </w:tcPr>
          <w:p w14:paraId="76C43634" w14:textId="0E9EBD81" w:rsidR="00CD3D90" w:rsidRPr="00CD3D90" w:rsidRDefault="00CD3D90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D3D90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CD3D90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37C6115D" w14:textId="55348965" w:rsidR="00CD3D90" w:rsidRPr="00FB40E9" w:rsidRDefault="00C049D4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frequently</w:t>
            </w:r>
            <w:r w:rsidR="00613E37">
              <w:rPr>
                <w:rFonts w:ascii="Arial" w:hAnsi="Arial" w:cs="Arial"/>
                <w:sz w:val="20"/>
                <w:szCs w:val="20"/>
              </w:rPr>
              <w:t>, not considered competent reservoir.</w:t>
            </w:r>
          </w:p>
        </w:tc>
        <w:tc>
          <w:tcPr>
            <w:tcW w:w="2834" w:type="dxa"/>
            <w:shd w:val="clear" w:color="auto" w:fill="auto"/>
          </w:tcPr>
          <w:p w14:paraId="4494EC6F" w14:textId="3DED866F" w:rsidR="00CD3D90" w:rsidRPr="00FB40E9" w:rsidRDefault="00CD3D90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all&lt;/Author&gt;&lt;Year&gt;2008&lt;/Year&gt;&lt;RecNum&gt;346&lt;/RecNum&gt;&lt;DisplayText&gt;(McCall et al., 2008)&lt;/DisplayText&gt;&lt;record&gt;&lt;rec-number&gt;346&lt;/rec-number&gt;&lt;foreign-keys&gt;&lt;key app="EN" db-id="zzppxf5r65rr9be9vwp550002xewetx92ddz" timestamp="1704330415" guid="78b25301-c29a-4c4d-81a8-9dfdda4215e1"&gt;346&lt;/key&gt;&lt;/foreign-keys&gt;&lt;ref-type name="Book Section"&gt;5&lt;/ref-type&gt;&lt;contributors&gt;&lt;authors&gt;&lt;author&gt;McCall, John W.&lt;/author&gt;&lt;author&gt;Genchi, Claudio&lt;/author&gt;&lt;author&gt;Kramer, Laura H.&lt;/author&gt;&lt;author&gt;Guerrero, Jorge&lt;/author&gt;&lt;author&gt;Venco, Luigi&lt;/author&gt;&lt;/authors&gt;&lt;/contributors&gt;&lt;titles&gt;&lt;title&gt;Heartworm Disease in Animals and Humans&lt;/title&gt;&lt;secondary-title&gt;Advances in Parasitology&lt;/secondary-title&gt;&lt;/titles&gt;&lt;periodical&gt;&lt;full-title&gt;Advances in Parasitology&lt;/full-title&gt;&lt;abbr-1&gt;Adv. Parasitol.&lt;/abbr-1&gt;&lt;abbr-2&gt;Adv Parasitol&lt;/abbr-2&gt;&lt;/periodical&gt;&lt;pages&gt;193-285&lt;/pages&gt;&lt;volume&gt;66&lt;/volume&gt;&lt;section&gt;4&lt;/section&gt;&lt;dates&gt;&lt;year&gt;2008&lt;/year&gt;&lt;pub-dates&gt;&lt;date&gt;2008/01/01/&lt;/date&gt;&lt;/pub-dates&gt;&lt;/dates&gt;&lt;publisher&gt;Academic Press&lt;/publisher&gt;&lt;isbn&gt;0065-308X&lt;/isbn&gt;&lt;urls&gt;&lt;related-urls&gt;&lt;url&gt;https://www.sciencedirect.com/science/article/pii/S0065308X08002042&lt;/url&gt;&lt;/related-urls&gt;&lt;/urls&gt;&lt;electronic-resource-num&gt;10.1016/S0065-308X(08)00204-2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McCall et al., 200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359A7BBF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1704FE3F" w14:textId="5F7C3377" w:rsidR="00F0186B" w:rsidRPr="00FB40E9" w:rsidRDefault="00F0186B" w:rsidP="00FB40E9">
            <w:pPr>
              <w:rPr>
                <w:rFonts w:ascii="Arial" w:hAnsi="Arial" w:cs="Arial"/>
                <w:b/>
                <w:bCs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Pinnipedia</w:t>
            </w:r>
          </w:p>
        </w:tc>
      </w:tr>
      <w:tr w:rsidR="00545651" w:rsidRPr="00FB40E9" w14:paraId="6EB3C2C2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76D73B1" w14:textId="55B437A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eal (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P</w:t>
            </w:r>
            <w:r w:rsidR="00C86498"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hoca</w:t>
            </w:r>
            <w:proofErr w:type="spellEnd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itulina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5CFBFEC1" w14:textId="2E89B889" w:rsidR="00F0186B" w:rsidRPr="00FB40E9" w:rsidRDefault="00F0186B" w:rsidP="00FB40E9">
            <w:pPr>
              <w:tabs>
                <w:tab w:val="left" w:pos="480"/>
              </w:tabs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Portugal (zoo)</w:t>
            </w:r>
          </w:p>
        </w:tc>
        <w:tc>
          <w:tcPr>
            <w:tcW w:w="995" w:type="dxa"/>
            <w:shd w:val="clear" w:color="auto" w:fill="auto"/>
          </w:tcPr>
          <w:p w14:paraId="4A690775" w14:textId="0D373E9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3A4FE913" w14:textId="2A178C1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2</w:t>
            </w:r>
          </w:p>
        </w:tc>
        <w:tc>
          <w:tcPr>
            <w:tcW w:w="2834" w:type="dxa"/>
            <w:shd w:val="clear" w:color="auto" w:fill="auto"/>
          </w:tcPr>
          <w:p w14:paraId="5FCA4B33" w14:textId="179741A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hvPC9BdXRob3I+PFllYXI+MjAxNzwvWWVhcj48UmVj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hvPC9BdXRob3I+PFllYXI+MjAxNzwvWWVhcj48UmVj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Alho et al., 2017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6B70089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36AD0355" w14:textId="15C20B82" w:rsidR="00545651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eal (</w:t>
            </w:r>
            <w:r w:rsidR="00545651"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Arctocephalus pusillus pusillus</w:t>
            </w:r>
            <w:r w:rsidR="00545651"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266593F2" w14:textId="06B34F4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Portugal (zoo)</w:t>
            </w:r>
          </w:p>
        </w:tc>
        <w:tc>
          <w:tcPr>
            <w:tcW w:w="995" w:type="dxa"/>
            <w:shd w:val="clear" w:color="auto" w:fill="auto"/>
          </w:tcPr>
          <w:p w14:paraId="21E96A01" w14:textId="6429C40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417" w:type="dxa"/>
            <w:shd w:val="clear" w:color="auto" w:fill="auto"/>
          </w:tcPr>
          <w:p w14:paraId="12947FF5" w14:textId="56D66659" w:rsidR="007D6935" w:rsidRPr="00FB40E9" w:rsidRDefault="00C86498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7</w:t>
            </w:r>
          </w:p>
        </w:tc>
        <w:tc>
          <w:tcPr>
            <w:tcW w:w="2834" w:type="dxa"/>
            <w:shd w:val="clear" w:color="auto" w:fill="auto"/>
          </w:tcPr>
          <w:p w14:paraId="4D1AC2FB" w14:textId="31397CC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hvPC9BdXRob3I+PFllYXI+MjAxNzwvWWVhcj48UmVj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hvPC9BdXRob3I+PFllYXI+MjAxNzwvWWVhcj48UmVj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Alho et al., 2017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4726A687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F073684" w14:textId="07E0F17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Harbor seal (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Phoca</w:t>
            </w:r>
            <w:proofErr w:type="spellEnd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 xml:space="preserve"> </w:t>
            </w:r>
            <w:proofErr w:type="spellStart"/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vitulina</w:t>
            </w:r>
            <w:proofErr w:type="spellEnd"/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62C33E84" w14:textId="70B7979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South Korea (zoo)</w:t>
            </w:r>
          </w:p>
        </w:tc>
        <w:tc>
          <w:tcPr>
            <w:tcW w:w="995" w:type="dxa"/>
            <w:shd w:val="clear" w:color="auto" w:fill="auto"/>
          </w:tcPr>
          <w:p w14:paraId="7742429D" w14:textId="759F90B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44027A1F" w14:textId="35C36E5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2834" w:type="dxa"/>
            <w:shd w:val="clear" w:color="auto" w:fill="auto"/>
          </w:tcPr>
          <w:p w14:paraId="4697C328" w14:textId="4DCC7F8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ng&lt;/Author&gt;&lt;Year&gt;2002&lt;/Year&gt;&lt;RecNum&gt;625&lt;/RecNum&gt;&lt;DisplayText&gt;(Kang et al., 2002)&lt;/DisplayText&gt;&lt;record&gt;&lt;rec-number&gt;625&lt;/rec-number&gt;&lt;foreign-keys&gt;&lt;key app="EN" db-id="zzppxf5r65rr9be9vwp550002xewetx92ddz" timestamp="1732602296" guid="a56ef67d-b358-4e04-8291-e3d619f5f61b"&gt;625&lt;/key&gt;&lt;/foreign-keys&gt;&lt;ref-type name="Journal Article"&gt;17&lt;/ref-type&gt;&lt;contributors&gt;&lt;authors&gt;&lt;author&gt;Kang, Seong-soo&lt;/author&gt;&lt;author&gt;Kim, Jung-ho&lt;/author&gt;&lt;author&gt;Kwon, Young-bang&lt;/author&gt;&lt;author&gt;Park, Seok-hwa&lt;/author&gt;&lt;/authors&gt;&lt;/contributors&gt;&lt;titles&gt;&lt;title&gt;&lt;style face="normal" font="default" size="100%"&gt;A harbor seal infection with &lt;/style&gt;&lt;style face="italic" font="default" size="100%"&gt;Dirofilaria&lt;/style&gt;&lt;/title&gt;&lt;secondary-title&gt;Journal of Veterinary Clinics&lt;/secondary-title&gt;&lt;/titles&gt;&lt;periodical&gt;&lt;full-title&gt;Journal of veterinary clinics&lt;/full-title&gt;&lt;/periodical&gt;&lt;pages&gt;92-94&lt;/pages&gt;&lt;volume&gt;19&lt;/volume&gt;&lt;number&gt;1&lt;/number&gt;&lt;dates&gt;&lt;year&gt;2002&lt;/year&gt;&lt;/dates&gt;&lt;isbn&gt;1598-298X&lt;/isbn&gt;&lt;urls&gt;&lt;/urls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ang et al., 200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C77373" w:rsidRPr="00FB40E9" w14:paraId="22D59413" w14:textId="77777777" w:rsidTr="004E2850">
        <w:trPr>
          <w:trHeight w:val="292"/>
        </w:trPr>
        <w:tc>
          <w:tcPr>
            <w:tcW w:w="2404" w:type="dxa"/>
            <w:shd w:val="clear" w:color="auto" w:fill="auto"/>
          </w:tcPr>
          <w:p w14:paraId="4DC5C6BE" w14:textId="4BA73866" w:rsidR="00C77373" w:rsidRPr="00C77373" w:rsidRDefault="00C77373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77373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C77373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2A31B156" w14:textId="5B87C307" w:rsidR="00C77373" w:rsidRPr="00FB40E9" w:rsidRDefault="004D46BD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frequently</w:t>
            </w:r>
            <w:r w:rsidR="00613E37">
              <w:rPr>
                <w:rFonts w:ascii="Arial" w:hAnsi="Arial" w:cs="Arial"/>
                <w:sz w:val="20"/>
                <w:szCs w:val="20"/>
              </w:rPr>
              <w:t>, not considered competent reservoir.</w:t>
            </w:r>
          </w:p>
        </w:tc>
        <w:tc>
          <w:tcPr>
            <w:tcW w:w="2834" w:type="dxa"/>
            <w:shd w:val="clear" w:color="auto" w:fill="auto"/>
          </w:tcPr>
          <w:p w14:paraId="4F6CFA92" w14:textId="3B9218FF" w:rsidR="00C77373" w:rsidRPr="00FB40E9" w:rsidRDefault="00A46C9F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hvPC9BdXRob3I+PFllYXI+MjAxNzwvWWVhcj48UmVj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GhvPC9BdXRob3I+PFllYXI+MjAxNzwvWWVhcj48UmVj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Alho et al., 2017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29C3EF62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680BDA55" w14:textId="3CDB5415" w:rsidR="00F0186B" w:rsidRPr="00FB40E9" w:rsidRDefault="00F0186B" w:rsidP="00FB40E9">
            <w:pPr>
              <w:rPr>
                <w:rFonts w:ascii="Arial" w:hAnsi="Arial" w:cs="Arial"/>
                <w:b/>
                <w:bCs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Ursidae</w:t>
            </w:r>
          </w:p>
        </w:tc>
      </w:tr>
      <w:tr w:rsidR="00545651" w:rsidRPr="00FB40E9" w14:paraId="76947E15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ADC8C96" w14:textId="12E346C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Brown bear 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Ursus arcto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1A0A03FA" w14:textId="34CC7F3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Greece</w:t>
            </w:r>
          </w:p>
        </w:tc>
        <w:tc>
          <w:tcPr>
            <w:tcW w:w="995" w:type="dxa"/>
            <w:shd w:val="clear" w:color="auto" w:fill="auto"/>
          </w:tcPr>
          <w:p w14:paraId="0D474B1D" w14:textId="2439610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03196158" w14:textId="6837E98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2834" w:type="dxa"/>
            <w:shd w:val="clear" w:color="auto" w:fill="auto"/>
          </w:tcPr>
          <w:p w14:paraId="5545ECA6" w14:textId="4AB2B03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padopoulos&lt;/Author&gt;&lt;Year&gt;2017&lt;/Year&gt;&lt;RecNum&gt;533&lt;/RecNum&gt;&lt;DisplayText&gt;(Papadopoulos et al., 2017)&lt;/DisplayText&gt;&lt;record&gt;&lt;rec-number&gt;533&lt;/rec-number&gt;&lt;foreign-keys&gt;&lt;key app="EN" db-id="zzppxf5r65rr9be9vwp550002xewetx92ddz" timestamp="1720926907" guid="2689d55f-7779-43b7-8758-eb9a521e5c55"&gt;533&lt;/key&gt;&lt;/foreign-keys&gt;&lt;ref-type name="Journal Article"&gt;17&lt;/ref-type&gt;&lt;contributors&gt;&lt;authors&gt;&lt;author&gt;Papadopoulos, E.&lt;/author&gt;&lt;author&gt;Komnenou, A.&lt;/author&gt;&lt;author&gt;Poutachides, T.&lt;/author&gt;&lt;author&gt;Heikkinen, P.&lt;/author&gt;&lt;author&gt;Oksanen, A.&lt;/author&gt;&lt;author&gt;Karamanlidis, A. A.&lt;/author&gt;&lt;/authors&gt;&lt;/contributors&gt;&lt;titles&gt;&lt;title&gt;Detection of Dirofilaria immitis in a brown bear (Ursus arctos) in Greece&lt;/title&gt;&lt;secondary-title&gt;Helminthologia&lt;/secondary-title&gt;&lt;/titles&gt;&lt;periodical&gt;&lt;full-title&gt;Helminthologia&lt;/full-title&gt;&lt;/periodical&gt;&lt;pages&gt;257-261&lt;/pages&gt;&lt;volume&gt;54&lt;/volume&gt;&lt;number&gt;3&lt;/number&gt;&lt;keywords&gt;&lt;keyword&gt;Animal behavior&lt;/keyword&gt;&lt;keyword&gt;Bears&lt;/keyword&gt;&lt;keyword&gt;Brown bear&lt;/keyword&gt;&lt;keyword&gt;Detection&lt;/keyword&gt;&lt;keyword&gt;Dirofilaria immitis&lt;/keyword&gt;&lt;keyword&gt;Epidemiology&lt;/keyword&gt;&lt;keyword&gt;Genes&lt;/keyword&gt;&lt;keyword&gt;Habitat (Ecology)&lt;/keyword&gt;&lt;keyword&gt;Heart&lt;/keyword&gt;&lt;keyword&gt;Mitochondria&lt;/keyword&gt;&lt;keyword&gt;Pulmonary circulation&lt;/keyword&gt;&lt;keyword&gt;Vector Borne Diseases&lt;/keyword&gt;&lt;keyword&gt;Zoonoses&lt;/keyword&gt;&lt;/keywords&gt;&lt;dates&gt;&lt;year&gt;2017&lt;/year&gt;&lt;/dates&gt;&lt;pub-location&gt;Heidelberg&lt;/pub-location&gt;&lt;publisher&gt;De Gruyter Open&lt;/publisher&gt;&lt;isbn&gt;0440-6605&lt;/isbn&gt;&lt;urls&gt;&lt;/urls&gt;&lt;electronic-resource-num&gt;10.1515/helm-2017-0033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Papadopoulos et al., 2017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2586DE7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156B29D" w14:textId="1DDACBA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Black bear 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Ursus american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360EF7D8" w14:textId="2EAA2F7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7746E5E4" w14:textId="4F3A7CF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417" w:type="dxa"/>
            <w:shd w:val="clear" w:color="auto" w:fill="auto"/>
          </w:tcPr>
          <w:p w14:paraId="75EE6684" w14:textId="3BBC1CC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2834" w:type="dxa"/>
            <w:shd w:val="clear" w:color="auto" w:fill="auto"/>
          </w:tcPr>
          <w:p w14:paraId="08697FCC" w14:textId="3E90CA0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RUM&lt;/Author&gt;&lt;Year&gt;1978&lt;/Year&gt;&lt;RecNum&gt;627&lt;/RecNum&gt;&lt;DisplayText&gt;(CRUM et al., 1978)&lt;/DisplayText&gt;&lt;record&gt;&lt;rec-number&gt;627&lt;/rec-number&gt;&lt;foreign-keys&gt;&lt;key app="EN" db-id="zzppxf5r65rr9be9vwp550002xewetx92ddz" timestamp="1732604196" guid="2995befd-0dc1-45f0-88e2-b52c82fe28b8"&gt;627&lt;/key&gt;&lt;/foreign-keys&gt;&lt;ref-type name="Journal Article"&gt;17&lt;/ref-type&gt;&lt;contributors&gt;&lt;authors&gt;&lt;author&gt;CRUM, JAMES M.&lt;/author&gt;&lt;author&gt;NETTLES, VICTOR F.&lt;/author&gt;&lt;author&gt;DAVIDSON, WILLIAM R.&lt;/author&gt;&lt;/authors&gt;&lt;/contributors&gt;&lt;titles&gt;&lt;title&gt;&lt;style face="normal" font="default" size="100%"&gt;STUDIES ON ENDOPARASITES OF THE BLACK BEAR (&lt;/style&gt;&lt;style face="italic" font="default" size="100%"&gt;Ursus americanus&lt;/style&gt;&lt;style face="normal" font="default" size="100%"&gt;) IN THE SOUTHEASTERN UNITED STATES&lt;/style&gt;&lt;/title&gt;&lt;secondary-title&gt;Journal of Wildlife Diseases&lt;/secondary-title&gt;&lt;/titles&gt;&lt;periodical&gt;&lt;full-title&gt;Journal of Wildlife Diseases&lt;/full-title&gt;&lt;abbr-1&gt;J. Wildl. Dis.&lt;/abbr-1&gt;&lt;abbr-2&gt;J Wildl Dis&lt;/abbr-2&gt;&lt;/periodical&gt;&lt;pages&gt;178-186&lt;/pages&gt;&lt;volume&gt;14&lt;/volume&gt;&lt;number&gt;2&lt;/number&gt;&lt;dates&gt;&lt;year&gt;1978&lt;/year&gt;&lt;/dates&gt;&lt;isbn&gt;0090-3558&lt;/isbn&gt;&lt;urls&gt;&lt;related-urls&gt;&lt;url&gt;https://doi.org/10.7589/0090-3558-14.2.178&lt;/url&gt;&lt;/related-urls&gt;&lt;/urls&gt;&lt;electronic-resource-num&gt;10.7589/0090-3558-14.2.178&lt;/electronic-resource-num&gt;&lt;access-date&gt;11/26/2024&lt;/access-dat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CRUM et al., 1978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1DF2E68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0FE075A" w14:textId="55059CA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Black bear (</w:t>
            </w:r>
            <w:r w:rsidRPr="00FB40E9">
              <w:rPr>
                <w:rFonts w:ascii="Arial" w:hAnsi="Arial" w:cs="Arial"/>
                <w:i/>
                <w:iCs/>
                <w:sz w:val="20"/>
                <w:szCs w:val="20"/>
              </w:rPr>
              <w:t>Ursus americanus</w:t>
            </w:r>
            <w:r w:rsidRPr="00FB40E9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276" w:type="dxa"/>
            <w:shd w:val="clear" w:color="auto" w:fill="auto"/>
          </w:tcPr>
          <w:p w14:paraId="7C6CB878" w14:textId="286A654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71EDDD4F" w14:textId="14BD613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4D501A82" w14:textId="470CDA9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2834" w:type="dxa"/>
            <w:shd w:val="clear" w:color="auto" w:fill="auto"/>
          </w:tcPr>
          <w:p w14:paraId="7DD93BFC" w14:textId="52AB78E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Johnson&lt;/Author&gt;&lt;Year&gt;1975&lt;/Year&gt;&lt;RecNum&gt;629&lt;/RecNum&gt;&lt;DisplayText&gt;(Johnson, 1975)&lt;/DisplayText&gt;&lt;record&gt;&lt;rec-number&gt;629&lt;/rec-number&gt;&lt;foreign-keys&gt;&lt;key app="EN" db-id="zzppxf5r65rr9be9vwp550002xewetx92ddz" timestamp="1732605745" guid="78f1b52e-82fa-46f9-bd2d-ac57dcad0000"&gt;629&lt;/key&gt;&lt;/foreign-keys&gt;&lt;ref-type name="Journal Article"&gt;17&lt;/ref-type&gt;&lt;contributors&gt;&lt;authors&gt;&lt;author&gt;Johnson, Charles A.&lt;/author&gt;&lt;/authors&gt;&lt;/contributors&gt;&lt;titles&gt;&lt;title&gt;&lt;style face="italic" font="default" size="100%"&gt;Ursus americanus&lt;/style&gt;&lt;style face="normal" font="default" size="100%"&gt; (Black Bear) a New Host for &lt;/style&gt;&lt;style face="italic" font="default" size="100%"&gt;Dirofilaria immitis&lt;/style&gt;&lt;/title&gt;&lt;secondary-title&gt;The Journal of Parasitology&lt;/secondary-title&gt;&lt;/titles&gt;&lt;periodical&gt;&lt;full-title&gt;The Journal of Parasitology&lt;/full-title&gt;&lt;abbr-1&gt;J. Parasitol.&lt;/abbr-1&gt;&lt;/periodical&gt;&lt;pages&gt;940&lt;/pages&gt;&lt;volume&gt;61&lt;/volume&gt;&lt;number&gt;5&lt;/number&gt;&lt;dates&gt;&lt;year&gt;1975&lt;/year&gt;&lt;/dates&gt;&lt;publisher&gt;[The American Society of Parasitologists, Allen Press]&lt;/publisher&gt;&lt;isbn&gt;00223395, 19372345&lt;/isbn&gt;&lt;urls&gt;&lt;related-urls&gt;&lt;url&gt;http://www.jstor.org/stable/3279242&lt;/url&gt;&lt;/related-urls&gt;&lt;/urls&gt;&lt;custom1&gt;Full publication date: Oct., 1975&lt;/custom1&gt;&lt;electronic-resource-num&gt;10.2307/3279242&lt;/electronic-resource-num&gt;&lt;remote-database-name&gt;JSTOR&lt;/remote-database-name&gt;&lt;access-date&gt;2024/11/26/&lt;/access-dat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Johnson, 1975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930BB" w:rsidRPr="00FB40E9" w14:paraId="10F2BA23" w14:textId="77777777" w:rsidTr="001C29DA">
        <w:trPr>
          <w:trHeight w:val="292"/>
        </w:trPr>
        <w:tc>
          <w:tcPr>
            <w:tcW w:w="2404" w:type="dxa"/>
            <w:shd w:val="clear" w:color="auto" w:fill="auto"/>
          </w:tcPr>
          <w:p w14:paraId="4F9A0A6C" w14:textId="49BE14E1" w:rsidR="003930BB" w:rsidRPr="00C77373" w:rsidRDefault="003930BB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C77373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C77373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0CBDE256" w14:textId="0251CD7F" w:rsidR="003930BB" w:rsidRPr="00FB40E9" w:rsidRDefault="00C049D4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Infrequently</w:t>
            </w:r>
            <w:r w:rsidR="00613E37">
              <w:rPr>
                <w:rFonts w:ascii="Arial" w:hAnsi="Arial" w:cs="Arial"/>
                <w:sz w:val="20"/>
                <w:szCs w:val="20"/>
              </w:rPr>
              <w:t>, not considered competent reservoir.</w:t>
            </w:r>
          </w:p>
        </w:tc>
        <w:tc>
          <w:tcPr>
            <w:tcW w:w="2834" w:type="dxa"/>
            <w:shd w:val="clear" w:color="auto" w:fill="auto"/>
          </w:tcPr>
          <w:p w14:paraId="6BA0C000" w14:textId="2568EA15" w:rsidR="003930BB" w:rsidRPr="00FB40E9" w:rsidRDefault="003930BB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McCall&lt;/Author&gt;&lt;Year&gt;2008&lt;/Year&gt;&lt;RecNum&gt;346&lt;/RecNum&gt;&lt;DisplayText&gt;(McCall et al., 2008)&lt;/DisplayText&gt;&lt;record&gt;&lt;rec-number&gt;346&lt;/rec-number&gt;&lt;foreign-keys&gt;&lt;key app="EN" db-id="zzppxf5r65rr9be9vwp550002xewetx92ddz" timestamp="1704330415" guid="78b25301-c29a-4c4d-81a8-9dfdda4215e1"&gt;346&lt;/key&gt;&lt;/foreign-keys&gt;&lt;ref-type name="Book Section"&gt;5&lt;/ref-type&gt;&lt;contributors&gt;&lt;authors&gt;&lt;author&gt;McCall, John W.&lt;/author&gt;&lt;author&gt;Genchi, Claudio&lt;/author&gt;&lt;author&gt;Kramer, Laura H.&lt;/author&gt;&lt;author&gt;Guerrero, Jorge&lt;/author&gt;&lt;author&gt;Venco, Luigi&lt;/author&gt;&lt;/authors&gt;&lt;/contributors&gt;&lt;titles&gt;&lt;title&gt;Heartworm Disease in Animals and Humans&lt;/title&gt;&lt;secondary-title&gt;Advances in Parasitology&lt;/secondary-title&gt;&lt;/titles&gt;&lt;periodical&gt;&lt;full-title&gt;Advances in Parasitology&lt;/full-title&gt;&lt;abbr-1&gt;Adv. Parasitol.&lt;/abbr-1&gt;&lt;abbr-2&gt;Adv Parasitol&lt;/abbr-2&gt;&lt;/periodical&gt;&lt;pages&gt;193-285&lt;/pages&gt;&lt;volume&gt;66&lt;/volume&gt;&lt;section&gt;4&lt;/section&gt;&lt;dates&gt;&lt;year&gt;2008&lt;/year&gt;&lt;pub-dates&gt;&lt;date&gt;2008/01/01/&lt;/date&gt;&lt;/pub-dates&gt;&lt;/dates&gt;&lt;publisher&gt;Academic Press&lt;/publisher&gt;&lt;isbn&gt;0065-308X&lt;/isbn&gt;&lt;urls&gt;&lt;related-urls&gt;&lt;url&gt;https://www.sciencedirect.com/science/article/pii/S0065308X08002042&lt;/url&gt;&lt;/related-urls&gt;&lt;/urls&gt;&lt;electronic-resource-num&gt;10.1016/S0065-308X(08)00204-2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McCall et al., 2008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F0186B" w:rsidRPr="00FB40E9" w14:paraId="50E9CD58" w14:textId="77777777" w:rsidTr="00B8088E">
        <w:trPr>
          <w:trHeight w:val="292"/>
        </w:trPr>
        <w:tc>
          <w:tcPr>
            <w:tcW w:w="8926" w:type="dxa"/>
            <w:gridSpan w:val="5"/>
            <w:shd w:val="clear" w:color="auto" w:fill="BFBFBF" w:themeFill="background1" w:themeFillShade="BF"/>
          </w:tcPr>
          <w:p w14:paraId="4D40FAFE" w14:textId="3E4186D1" w:rsidR="00F0186B" w:rsidRPr="00FB40E9" w:rsidRDefault="00F0186B" w:rsidP="00FB40E9">
            <w:pPr>
              <w:rPr>
                <w:rFonts w:ascii="Arial" w:hAnsi="Arial" w:cs="Arial"/>
                <w:b/>
                <w:bCs/>
                <w:color w:val="FFFFFF" w:themeColor="background1"/>
                <w:sz w:val="20"/>
                <w:szCs w:val="20"/>
              </w:rPr>
            </w:pPr>
            <w:r w:rsidRPr="00FB40E9">
              <w:rPr>
                <w:rFonts w:ascii="Arial" w:hAnsi="Arial" w:cs="Arial"/>
                <w:b/>
                <w:bCs/>
                <w:sz w:val="20"/>
                <w:szCs w:val="20"/>
              </w:rPr>
              <w:t>Dogs</w:t>
            </w:r>
          </w:p>
        </w:tc>
      </w:tr>
      <w:tr w:rsidR="00545651" w:rsidRPr="00FB40E9" w14:paraId="74ED94A8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0AF253D" w14:textId="5B5E170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1A347B4A" w14:textId="0682AB4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Iran</w:t>
            </w:r>
          </w:p>
        </w:tc>
        <w:tc>
          <w:tcPr>
            <w:tcW w:w="995" w:type="dxa"/>
            <w:shd w:val="clear" w:color="auto" w:fill="auto"/>
          </w:tcPr>
          <w:p w14:paraId="6A6A8F76" w14:textId="33BB06D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0</w:t>
            </w:r>
          </w:p>
        </w:tc>
        <w:tc>
          <w:tcPr>
            <w:tcW w:w="1417" w:type="dxa"/>
            <w:shd w:val="clear" w:color="auto" w:fill="auto"/>
          </w:tcPr>
          <w:p w14:paraId="150E89F2" w14:textId="5D20034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3.5</w:t>
            </w:r>
          </w:p>
        </w:tc>
        <w:tc>
          <w:tcPr>
            <w:tcW w:w="2834" w:type="dxa"/>
            <w:shd w:val="clear" w:color="auto" w:fill="auto"/>
          </w:tcPr>
          <w:p w14:paraId="3CD5E637" w14:textId="4164864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GFyaWZkaW5pPC9BdXRob3I+PFllYXI+MjAyMjwvWWVh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GFyaWZkaW5pPC9BdXRob3I+PFllYXI+MjAyMjwvWWVh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</w:fldData>
              </w:fldChar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FB40E9">
              <w:rPr>
                <w:rFonts w:ascii="Arial" w:hAnsi="Arial" w:cs="Arial"/>
                <w:sz w:val="20"/>
                <w:szCs w:val="20"/>
              </w:rPr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Sharifdini et al., 202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750E400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75FB2925" w14:textId="07AF6CBF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3F666DF2" w14:textId="291E080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Bulgaria</w:t>
            </w:r>
          </w:p>
        </w:tc>
        <w:tc>
          <w:tcPr>
            <w:tcW w:w="995" w:type="dxa"/>
            <w:shd w:val="clear" w:color="auto" w:fill="auto"/>
          </w:tcPr>
          <w:p w14:paraId="5794C058" w14:textId="3C0FB27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1417" w:type="dxa"/>
            <w:shd w:val="clear" w:color="auto" w:fill="auto"/>
          </w:tcPr>
          <w:p w14:paraId="00A3CB3C" w14:textId="2A0E8B0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4.43</w:t>
            </w:r>
          </w:p>
        </w:tc>
        <w:tc>
          <w:tcPr>
            <w:tcW w:w="2834" w:type="dxa"/>
            <w:shd w:val="clear" w:color="auto" w:fill="auto"/>
          </w:tcPr>
          <w:p w14:paraId="0E16AF54" w14:textId="3CCF7A0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nayotova-Pencheva&lt;/Author&gt;&lt;Year&gt;2016&lt;/Year&gt;&lt;RecNum&gt;354&lt;/RecNum&gt;&lt;DisplayText&gt;(Panayotova-Pencheva et al., 2016)&lt;/DisplayText&gt;&lt;record&gt;&lt;rec-number&gt;354&lt;/rec-number&gt;&lt;foreign-keys&gt;&lt;key app="EN" db-id="zzppxf5r65rr9be9vwp550002xewetx92ddz" timestamp="1704340590" guid="1467f924-6020-4158-859c-ec5301a0d999"&gt;354&lt;/key&gt;&lt;/foreign-keys&gt;&lt;ref-type name="Journal Article"&gt;17&lt;/ref-type&gt;&lt;contributors&gt;&lt;authors&gt;&lt;author&gt;Panayotova-Pencheva, M. S.&lt;/author&gt;&lt;author&gt;Mirchev, R. L.&lt;/author&gt;&lt;author&gt;Trifonova, A. P.&lt;/author&gt;&lt;/authors&gt;&lt;/contributors&gt;&lt;titles&gt;&lt;title&gt;Dirofilaria immitis infection in carnivores from Bulgaria: 2012–2013 update&lt;/title&gt;&lt;secondary-title&gt;Bulgarian journal of veterinary medicine&lt;/secondary-title&gt;&lt;/titles&gt;&lt;periodical&gt;&lt;full-title&gt;Bulgarian journal of veterinary medicine&lt;/full-title&gt;&lt;/periodical&gt;&lt;pages&gt;153-162&lt;/pages&gt;&lt;volume&gt;19&lt;/volume&gt;&lt;number&gt;2&lt;/number&gt;&lt;keywords&gt;&lt;keyword&gt;Bulgaria&lt;/keyword&gt;&lt;keyword&gt;Dirofilaria immitis&lt;/keyword&gt;&lt;keyword&gt;Domestic dogs&lt;/keyword&gt;&lt;keyword&gt;Golden jackals&lt;/keyword&gt;&lt;keyword&gt;Morphometric description&lt;/keyword&gt;&lt;keyword&gt;Prevalence&lt;/keyword&gt;&lt;keyword&gt;Red foxes&lt;/keyword&gt;&lt;/keywords&gt;&lt;dates&gt;&lt;year&gt;2016&lt;/year&gt;&lt;/dates&gt;&lt;publisher&gt;Faculty of Veterinary Medicine – Stara Zagora&lt;/publisher&gt;&lt;isbn&gt;1311-1477&lt;/isbn&gt;&lt;urls&gt;&lt;/urls&gt;&lt;electronic-resource-num&gt;10.15547/bjvm.918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Panayotova-Pencheva et al., 201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2D6A995E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3EEAEA8B" w14:textId="6680891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</w:t>
            </w:r>
          </w:p>
        </w:tc>
        <w:tc>
          <w:tcPr>
            <w:tcW w:w="1276" w:type="dxa"/>
            <w:shd w:val="clear" w:color="auto" w:fill="auto"/>
          </w:tcPr>
          <w:p w14:paraId="5534BA26" w14:textId="2589788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62D633F8" w14:textId="6C17FC2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417" w:type="dxa"/>
            <w:shd w:val="clear" w:color="auto" w:fill="auto"/>
          </w:tcPr>
          <w:p w14:paraId="4E94AE13" w14:textId="23D25DE8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50</w:t>
            </w:r>
          </w:p>
        </w:tc>
        <w:tc>
          <w:tcPr>
            <w:tcW w:w="2834" w:type="dxa"/>
            <w:shd w:val="clear" w:color="auto" w:fill="auto"/>
          </w:tcPr>
          <w:p w14:paraId="0D591440" w14:textId="4E6FDFE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Oliveira&lt;/Author&gt;&lt;Year&gt;2021&lt;/Year&gt;&lt;RecNum&gt;358&lt;/RecNum&gt;&lt;DisplayText&gt;(Oliveira et al., 2021)&lt;/DisplayText&gt;&lt;record&gt;&lt;rec-number&gt;358&lt;/rec-number&gt;&lt;foreign-keys&gt;&lt;key app="EN" db-id="zzppxf5r65rr9be9vwp550002xewetx92ddz" timestamp="1705132011" guid="e3a21661-fcf2-47bb-b3ed-913192faa47f"&gt;358&lt;/key&gt;&lt;/foreign-keys&gt;&lt;ref-type name="Journal Article"&gt;17&lt;/ref-type&gt;&lt;contributors&gt;&lt;authors&gt;&lt;author&gt;Oliveira, L. B.&lt;/author&gt;&lt;author&gt;McHale, B. J.&lt;/author&gt;&lt;author&gt;Verocai, G. G.&lt;/author&gt;&lt;author&gt;Rissi, D. R.&lt;/author&gt;&lt;/authors&gt;&lt;/contributors&gt;&lt;auth-address&gt;Minas Gerais Federal University Veterinary School, Minas Gerais, Belo Horizonte, Brazil (Oliveira); Infectious Disease Laboratory, Small Animal Medicine and Surgery (McHale), Athens Veterinary Diagnostic Laboratory, Department of Pathology (Rissi), University of Georgia College of Veterinary Medicine, Athens, Georgia, USA; Department of Veterinary Pathobiology, Texas A&amp;amp;M University College of Veterinary Medicine and Biomedical Sciences, College Station, Texas, USA (Verocai).&lt;/auth-address&gt;&lt;titles&gt;&lt;title&gt;Subcutaneous and cardiopulmonary dirofilariasis in a dog&lt;/title&gt;&lt;secondary-title&gt;Can Vet J&lt;/secondary-title&gt;&lt;/titles&gt;&lt;periodical&gt;&lt;full-title&gt;Canadian Veterinary Journal&lt;/full-title&gt;&lt;abbr-1&gt;Can. Vet. J.&lt;/abbr-1&gt;&lt;abbr-2&gt;Can Vet J&lt;/abbr-2&gt;&lt;/periodical&gt;&lt;pages&gt;854-856&lt;/pages&gt;&lt;volume&gt;62&lt;/volume&gt;&lt;number&gt;8&lt;/number&gt;&lt;edition&gt;2021/08/04&lt;/edition&gt;&lt;keywords&gt;&lt;keyword&gt;Animals&lt;/keyword&gt;&lt;keyword&gt;*Dirofilaria immitis&lt;/keyword&gt;&lt;keyword&gt;*Dirofilaria repens&lt;/keyword&gt;&lt;keyword&gt;*Dirofilariasis/diagnosis&lt;/keyword&gt;&lt;keyword&gt;*Dog Diseases/diagnosis&lt;/keyword&gt;&lt;keyword&gt;Dogs&lt;/keyword&gt;&lt;keyword&gt;Male&lt;/keyword&gt;&lt;keyword&gt;Subcutaneous Tissue&lt;/keyword&gt;&lt;/keywords&gt;&lt;dates&gt;&lt;year&gt;2021&lt;/year&gt;&lt;pub-dates&gt;&lt;date&gt;Aug&lt;/date&gt;&lt;/pub-dates&gt;&lt;/dates&gt;&lt;isbn&gt;0008-5286 (Print)&amp;#xD;0008-5286&lt;/isbn&gt;&lt;accession-num&gt;34341598&lt;/accession-num&gt;&lt;urls&gt;&lt;/urls&gt;&lt;custom2&gt;PMC8281948&lt;/custom2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Oliveira et al., 2021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79C6803A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9585B64" w14:textId="7667EB1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5DB6E8D6" w14:textId="397EBE12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Italy</w:t>
            </w:r>
          </w:p>
        </w:tc>
        <w:tc>
          <w:tcPr>
            <w:tcW w:w="995" w:type="dxa"/>
            <w:shd w:val="clear" w:color="auto" w:fill="auto"/>
          </w:tcPr>
          <w:p w14:paraId="4D0F4DF5" w14:textId="4E4E8A4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5F2E7F47" w14:textId="460BC98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5.5</w:t>
            </w:r>
          </w:p>
        </w:tc>
        <w:tc>
          <w:tcPr>
            <w:tcW w:w="2834" w:type="dxa"/>
            <w:shd w:val="clear" w:color="auto" w:fill="auto"/>
          </w:tcPr>
          <w:p w14:paraId="4082ECE2" w14:textId="311A765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antoro&lt;/Author&gt;&lt;Year&gt;2019&lt;/Year&gt;&lt;RecNum&gt;359&lt;/RecNum&gt;&lt;DisplayText&gt;(Santoro et al., 2019)&lt;/DisplayText&gt;&lt;record&gt;&lt;rec-number&gt;359&lt;/rec-number&gt;&lt;foreign-keys&gt;&lt;key app="EN" db-id="zzppxf5r65rr9be9vwp550002xewetx92ddz" timestamp="1705132656" guid="48c2c2ef-2d31-43f3-8db5-8e2e8b4e3720"&gt;359&lt;/key&gt;&lt;/foreign-keys&gt;&lt;ref-type name="Journal Article"&gt;17&lt;/ref-type&gt;&lt;contributors&gt;&lt;authors&gt;&lt;author&gt;Santoro, M.&lt;/author&gt;&lt;author&gt;Miletti, G.&lt;/author&gt;&lt;author&gt;Vangone, L.&lt;/author&gt;&lt;author&gt;Spadari, L.&lt;/author&gt;&lt;author&gt;Reccia, S.&lt;/author&gt;&lt;author&gt;Fusco, G.&lt;/author&gt;&lt;/authors&gt;&lt;/contributors&gt;&lt;auth-address&gt;Department of Animal Health, Istituto Zooprofilattico Sperimentale del Mezzogiorno, Naples, Italy.&amp;#xD;Azienda Sanitaria Locale (ASL), Servizio Veterinario, Caserta, Italy.&lt;/auth-address&gt;&lt;titles&gt;&lt;title&gt;Heartworm Disease (Dirofilaria immitis) in Two Roaming Dogs From the Urban Area of Castel Volturno, Southern Italy&lt;/title&gt;&lt;secondary-title&gt;Front Vet Sci&lt;/secondary-title&gt;&lt;/titles&gt;&lt;periodical&gt;&lt;full-title&gt;Front Vet Sci&lt;/full-title&gt;&lt;/periodical&gt;&lt;pages&gt;270&lt;/pages&gt;&lt;volume&gt;6&lt;/volume&gt;&lt;edition&gt;2019/09/27&lt;/edition&gt;&lt;keywords&gt;&lt;keyword&gt;dirofilariosis&lt;/keyword&gt;&lt;keyword&gt;filarioid nematode&lt;/keyword&gt;&lt;keyword&gt;heartworm disease&lt;/keyword&gt;&lt;keyword&gt;vector borne-disease&lt;/keyword&gt;&lt;keyword&gt;zoonotic parasite&lt;/keyword&gt;&lt;/keywords&gt;&lt;dates&gt;&lt;year&gt;2019&lt;/year&gt;&lt;/dates&gt;&lt;isbn&gt;2297-1769 (Print)&amp;#xD;2297-1769&lt;/isbn&gt;&lt;accession-num&gt;31555670&lt;/accession-num&gt;&lt;urls&gt;&lt;/urls&gt;&lt;custom2&gt;PMC6722179&lt;/custom2&gt;&lt;electronic-resource-num&gt;10.3389/fvets.2019.00270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Santoro et al., 2019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28C5CF7B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4D565C60" w14:textId="105A61D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0522BE4C" w14:textId="7B75A75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Taiwan</w:t>
            </w:r>
          </w:p>
        </w:tc>
        <w:tc>
          <w:tcPr>
            <w:tcW w:w="995" w:type="dxa"/>
            <w:shd w:val="clear" w:color="auto" w:fill="auto"/>
          </w:tcPr>
          <w:p w14:paraId="20EB20E9" w14:textId="64DEFF8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77</w:t>
            </w:r>
          </w:p>
        </w:tc>
        <w:tc>
          <w:tcPr>
            <w:tcW w:w="1417" w:type="dxa"/>
            <w:shd w:val="clear" w:color="auto" w:fill="auto"/>
          </w:tcPr>
          <w:p w14:paraId="775A4011" w14:textId="6E3BE6C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7.2</w:t>
            </w:r>
          </w:p>
        </w:tc>
        <w:tc>
          <w:tcPr>
            <w:tcW w:w="2834" w:type="dxa"/>
            <w:shd w:val="clear" w:color="auto" w:fill="auto"/>
          </w:tcPr>
          <w:p w14:paraId="52D3F75F" w14:textId="6D1742D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u&lt;/Author&gt;&lt;Year&gt;2003&lt;/Year&gt;&lt;RecNum&gt;360&lt;/RecNum&gt;&lt;DisplayText&gt;(Wu &amp;amp; Fan, 2003)&lt;/DisplayText&gt;&lt;record&gt;&lt;rec-number&gt;360&lt;/rec-number&gt;&lt;foreign-keys&gt;&lt;key app="EN" db-id="zzppxf5r65rr9be9vwp550002xewetx92ddz" timestamp="1705133018" guid="509baeea-def2-49c6-b268-e4392725eb1f"&gt;360&lt;/key&gt;&lt;/foreign-keys&gt;&lt;ref-type name="Journal Article"&gt;17&lt;/ref-type&gt;&lt;contributors&gt;&lt;authors&gt;&lt;author&gt;Wu, C. C.&lt;/author&gt;&lt;author&gt;Fan, P. C.&lt;/author&gt;&lt;/authors&gt;&lt;/contributors&gt;&lt;auth-address&gt;Institute and Department of Parasitology, National Yang-Ming University, Taipei 112, Taiwan. ccwu-2@ym.edu.tw&lt;/auth-address&gt;&lt;titles&gt;&lt;title&gt;Prevalence of canine dirofilariasis in Taiwan&lt;/title&gt;&lt;secondary-title&gt;J Helminthol&lt;/secondary-title&gt;&lt;/titles&gt;&lt;periodical&gt;&lt;full-title&gt;J Helminthol&lt;/full-title&gt;&lt;/periodical&gt;&lt;pages&gt;83-8&lt;/pages&gt;&lt;volume&gt;77&lt;/volume&gt;&lt;number&gt;1&lt;/number&gt;&lt;edition&gt;2003/02/20&lt;/edition&gt;&lt;keywords&gt;&lt;keyword&gt;Altitude&lt;/keyword&gt;&lt;keyword&gt;Animals&lt;/keyword&gt;&lt;keyword&gt;Dirofilariasis/*epidemiology&lt;/keyword&gt;&lt;keyword&gt;Dog Diseases/*epidemiology/*parasitology&lt;/keyword&gt;&lt;keyword&gt;Dogs&lt;/keyword&gt;&lt;keyword&gt;Prevalence&lt;/keyword&gt;&lt;keyword&gt;Taiwan/epidemiology&lt;/keyword&gt;&lt;keyword&gt;Weather&lt;/keyword&gt;&lt;/keywords&gt;&lt;dates&gt;&lt;year&gt;2003&lt;/year&gt;&lt;pub-dates&gt;&lt;date&gt;Mar&lt;/date&gt;&lt;/pub-dates&gt;&lt;/dates&gt;&lt;isbn&gt;0022-149X (Print)&amp;#xD;0022-149x&lt;/isbn&gt;&lt;accession-num&gt;12590670&lt;/accession-num&gt;&lt;urls&gt;&lt;/urls&gt;&lt;electronic-resource-num&gt;10.1079/joh2002150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Wu &amp; Fan, 2003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074655A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03D3CB7" w14:textId="5808097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484EED14" w14:textId="2E8D0DB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Mexico</w:t>
            </w:r>
          </w:p>
        </w:tc>
        <w:tc>
          <w:tcPr>
            <w:tcW w:w="995" w:type="dxa"/>
            <w:shd w:val="clear" w:color="auto" w:fill="auto"/>
          </w:tcPr>
          <w:p w14:paraId="16EA05BD" w14:textId="3D3E641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2</w:t>
            </w:r>
          </w:p>
        </w:tc>
        <w:tc>
          <w:tcPr>
            <w:tcW w:w="1417" w:type="dxa"/>
            <w:shd w:val="clear" w:color="auto" w:fill="auto"/>
          </w:tcPr>
          <w:p w14:paraId="2AEAF3FC" w14:textId="28A5345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.5</w:t>
            </w:r>
          </w:p>
        </w:tc>
        <w:tc>
          <w:tcPr>
            <w:tcW w:w="2834" w:type="dxa"/>
            <w:shd w:val="clear" w:color="auto" w:fill="auto"/>
          </w:tcPr>
          <w:p w14:paraId="730E8E42" w14:textId="071E218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olio-Gonzalez&lt;/Author&gt;&lt;Year&gt;2007&lt;/Year&gt;&lt;RecNum&gt;361&lt;/RecNum&gt;&lt;DisplayText&gt;(Bolio-Gonzalez et al., 2007)&lt;/DisplayText&gt;&lt;record&gt;&lt;rec-number&gt;361&lt;/rec-number&gt;&lt;foreign-keys&gt;&lt;key app="EN" db-id="zzppxf5r65rr9be9vwp550002xewetx92ddz" timestamp="1705190164" guid="138f409b-79cb-42ce-a8a5-e70f944d0def"&gt;361&lt;/key&gt;&lt;/foreign-keys&gt;&lt;ref-type name="Journal Article"&gt;17&lt;/ref-type&gt;&lt;contributors&gt;&lt;authors&gt;&lt;author&gt;Bolio-Gonzalez, M. E.&lt;/author&gt;&lt;author&gt;Rodriguez-Vivas, R. I.&lt;/author&gt;&lt;author&gt;Sauri-Arceo, C. H.&lt;/author&gt;&lt;author&gt;Gutierrez-Blanco, E.&lt;/author&gt;&lt;author&gt;Ortega-Pacheco, A.&lt;/author&gt;&lt;author&gt;Colin-Flores, R. F.&lt;/author&gt;&lt;/authors&gt;&lt;/contributors&gt;&lt;titles&gt;&lt;title&gt;Prevalence of the Dirofilaria immitis infection in dogs from Merida, Yucatan, Mexico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166-169&lt;/pages&gt;&lt;volume&gt;148&lt;/volume&gt;&lt;number&gt;2&lt;/number&gt;&lt;keywords&gt;&lt;keyword&gt;Prevalence&lt;/keyword&gt;&lt;keyword&gt;Dog&lt;/keyword&gt;&lt;keyword&gt;Mexico&lt;/keyword&gt;&lt;/keywords&gt;&lt;dates&gt;&lt;year&gt;2007&lt;/year&gt;&lt;pub-dates&gt;&lt;date&gt;2007/09/01/&lt;/date&gt;&lt;/pub-dates&gt;&lt;/dates&gt;&lt;isbn&gt;0304-4017&lt;/isbn&gt;&lt;urls&gt;&lt;related-urls&gt;&lt;url&gt;https://www.sciencedirect.com/science/article/pii/S0304401707002774&lt;/url&gt;&lt;/related-urls&gt;&lt;/urls&gt;&lt;electronic-resource-num&gt;10.1016/j.vetpar.2007.05.019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Bolio-Gonzalez et al., 2007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F5525EB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6873C991" w14:textId="0D7F2B8C" w:rsidR="00F0186B" w:rsidRPr="00FB40E9" w:rsidRDefault="00F0186B" w:rsidP="00FB40E9">
            <w:pPr>
              <w:tabs>
                <w:tab w:val="left" w:pos="1362"/>
              </w:tabs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3D08BB62" w14:textId="21E59EF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1309742C" w14:textId="739C9A91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70</w:t>
            </w:r>
          </w:p>
        </w:tc>
        <w:tc>
          <w:tcPr>
            <w:tcW w:w="1417" w:type="dxa"/>
            <w:shd w:val="clear" w:color="auto" w:fill="auto"/>
          </w:tcPr>
          <w:p w14:paraId="6CBA8017" w14:textId="4DCE12C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4</w:t>
            </w:r>
          </w:p>
        </w:tc>
        <w:tc>
          <w:tcPr>
            <w:tcW w:w="2834" w:type="dxa"/>
            <w:shd w:val="clear" w:color="auto" w:fill="auto"/>
          </w:tcPr>
          <w:p w14:paraId="709A023F" w14:textId="0EE137B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aiser&lt;/Author&gt;&lt;Year&gt;2004&lt;/Year&gt;&lt;RecNum&gt;365&lt;/RecNum&gt;&lt;DisplayText&gt;(Kaiser &amp;amp; Williams, 2004)&lt;/DisplayText&gt;&lt;record&gt;&lt;rec-number&gt;365&lt;/rec-number&gt;&lt;foreign-keys&gt;&lt;key app="EN" db-id="zzppxf5r65rr9be9vwp550002xewetx92ddz" timestamp="1705193430" guid="a5790d33-38c2-474c-bc57-da7721c41807"&gt;365&lt;/key&gt;&lt;/foreign-keys&gt;&lt;ref-type name="Journal Article"&gt;17&lt;/ref-type&gt;&lt;contributors&gt;&lt;authors&gt;&lt;author&gt;Kaiser, Lana&lt;/author&gt;&lt;author&gt;Williams, Jeffrey F.&lt;/author&gt;&lt;/authors&gt;&lt;/contributors&gt;&lt;titles&gt;&lt;title&gt;Dirofilaria immitis: worm burden and pulmonary artery proliferation in dogs from Michigan (United States)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125-129&lt;/pages&gt;&lt;volume&gt;124&lt;/volume&gt;&lt;number&gt;1&lt;/number&gt;&lt;keywords&gt;&lt;keyword&gt;Canine heartworm&lt;/keyword&gt;&lt;keyword&gt;Worm burden&lt;/keyword&gt;&lt;keyword&gt;Pulmonary artery intimal proliferations&lt;/keyword&gt;&lt;/keywords&gt;&lt;dates&gt;&lt;year&gt;2004&lt;/year&gt;&lt;pub-dates&gt;&lt;date&gt;2004/09/20/&lt;/date&gt;&lt;/pub-dates&gt;&lt;/dates&gt;&lt;isbn&gt;0304-4017&lt;/isbn&gt;&lt;urls&gt;&lt;related-urls&gt;&lt;url&gt;https://www.sciencedirect.com/science/article/pii/S0304401704002730&lt;/url&gt;&lt;/related-urls&gt;&lt;/urls&gt;&lt;electronic-resource-num&gt;10.1016/j.vetpar.2004.06.015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Kaiser &amp; Williams, 200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455B145B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6CF5041C" w14:textId="6B04ABB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0EAB870F" w14:textId="36A08C1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Australia</w:t>
            </w:r>
          </w:p>
        </w:tc>
        <w:tc>
          <w:tcPr>
            <w:tcW w:w="995" w:type="dxa"/>
            <w:shd w:val="clear" w:color="auto" w:fill="auto"/>
          </w:tcPr>
          <w:p w14:paraId="6568F8AE" w14:textId="2598AAD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5</w:t>
            </w:r>
          </w:p>
        </w:tc>
        <w:tc>
          <w:tcPr>
            <w:tcW w:w="1417" w:type="dxa"/>
            <w:shd w:val="clear" w:color="auto" w:fill="auto"/>
          </w:tcPr>
          <w:p w14:paraId="071907D3" w14:textId="1A7BBFE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.8</w:t>
            </w:r>
          </w:p>
        </w:tc>
        <w:tc>
          <w:tcPr>
            <w:tcW w:w="2834" w:type="dxa"/>
            <w:shd w:val="clear" w:color="auto" w:fill="auto"/>
          </w:tcPr>
          <w:p w14:paraId="57146B09" w14:textId="2559156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idgood&lt;/Author&gt;&lt;Year&gt;1996&lt;/Year&gt;&lt;RecNum&gt;84&lt;/RecNum&gt;&lt;DisplayText&gt;(Bidgood &amp;amp; Collins, 1996)&lt;/DisplayText&gt;&lt;record&gt;&lt;rec-number&gt;84&lt;/rec-number&gt;&lt;foreign-keys&gt;&lt;key app="EN" db-id="zzppxf5r65rr9be9vwp550002xewetx92ddz" timestamp="1628477823" guid="e71fcb57-b800-46f6-9aed-1576240e1f83"&gt;84&lt;/key&gt;&lt;/foreign-keys&gt;&lt;ref-type name="Journal Article"&gt;17&lt;/ref-type&gt;&lt;contributors&gt;&lt;authors&gt;&lt;author&gt;Bidgood, A.&lt;/author&gt;&lt;author&gt;Collins, G. H.&lt;/author&gt;&lt;/authors&gt;&lt;/contributors&gt;&lt;auth-address&gt;Department of Veterinary Pathology, University of Sydney, New South Wales.&lt;/auth-address&gt;&lt;titles&gt;&lt;title&gt;The prevalence of Dirofilaria immitis in dogs in Sydney&lt;/title&gt;&lt;secondary-title&gt;Aust Vet J&lt;/secondary-title&gt;&lt;/titles&gt;&lt;periodical&gt;&lt;full-title&gt;Australian Veterinary Journal&lt;/full-title&gt;&lt;abbr-1&gt;Aust. Vet. J.&lt;/abbr-1&gt;&lt;abbr-2&gt;Aust Vet J&lt;/abbr-2&gt;&lt;/periodical&gt;&lt;pages&gt;103-4&lt;/pages&gt;&lt;volume&gt;73&lt;/volume&gt;&lt;number&gt;3&lt;/number&gt;&lt;edition&gt;1996/03/01&lt;/edition&gt;&lt;keywords&gt;&lt;keyword&gt;Animals&lt;/keyword&gt;&lt;keyword&gt;Antigens, Helminth/analysis/blood&lt;/keyword&gt;&lt;keyword&gt;Dirofilaria immitis/immunology/*isolation &amp;amp; purification&lt;/keyword&gt;&lt;keyword&gt;Dirofilariasis/blood/*epidemiology/immunology&lt;/keyword&gt;&lt;keyword&gt;Disease Vectors&lt;/keyword&gt;&lt;keyword&gt;Dog Diseases/*epidemiology/immunology/prevention &amp;amp; control&lt;/keyword&gt;&lt;keyword&gt;Dogs&lt;/keyword&gt;&lt;keyword&gt;Female&lt;/keyword&gt;&lt;keyword&gt;Housing, Animal&lt;/keyword&gt;&lt;keyword&gt;Male&lt;/keyword&gt;&lt;keyword&gt;Microfilariae/immunology/isolation &amp;amp; purification&lt;/keyword&gt;&lt;keyword&gt;New South Wales/epidemiology&lt;/keyword&gt;&lt;keyword&gt;Prevalence&lt;/keyword&gt;&lt;keyword&gt;Urban Health&lt;/keyword&gt;&lt;/keywords&gt;&lt;dates&gt;&lt;year&gt;1996&lt;/year&gt;&lt;pub-dates&gt;&lt;date&gt;Mar&lt;/date&gt;&lt;/pub-dates&gt;&lt;/dates&gt;&lt;isbn&gt;0005-0423 (Print)&amp;#xD;0005-0423&lt;/isbn&gt;&lt;accession-num&gt;8660208&lt;/accession-num&gt;&lt;urls&gt;&lt;/urls&gt;&lt;electronic-resource-num&gt;10.1111/j.1751-0813.1996.tb09987.x&lt;/electronic-resource-num&gt;&lt;remote-database-provider&gt;NLM&lt;/remote-database-provider&gt;&lt;language&gt;eng&lt;/language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Bidgood &amp; Collins, 1996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338D9E2F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39468DD5" w14:textId="20942EB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62BBE437" w14:textId="204C3A9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Hungary</w:t>
            </w:r>
          </w:p>
        </w:tc>
        <w:tc>
          <w:tcPr>
            <w:tcW w:w="995" w:type="dxa"/>
            <w:shd w:val="clear" w:color="auto" w:fill="auto"/>
          </w:tcPr>
          <w:p w14:paraId="5D2F08E4" w14:textId="27701543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417" w:type="dxa"/>
            <w:shd w:val="clear" w:color="auto" w:fill="auto"/>
          </w:tcPr>
          <w:p w14:paraId="7074F6C8" w14:textId="0B522E2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9</w:t>
            </w:r>
          </w:p>
        </w:tc>
        <w:tc>
          <w:tcPr>
            <w:tcW w:w="2834" w:type="dxa"/>
            <w:shd w:val="clear" w:color="auto" w:fill="auto"/>
          </w:tcPr>
          <w:p w14:paraId="06137574" w14:textId="0A505CE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8B2B76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Tolnai&lt;/Author&gt;&lt;Year&gt;2014&lt;/Year&gt;&lt;RecNum&gt;367&lt;/RecNum&gt;&lt;DisplayText&gt;(Tolnai et al., 2014)&lt;/DisplayText&gt;&lt;record&gt;&lt;rec-number&gt;367&lt;/rec-number&gt;&lt;foreign-keys&gt;&lt;key app="EN" db-id="zzppxf5r65rr9be9vwp550002xewetx92ddz" timestamp="1705194533" guid="a24a7017-97f8-4991-b5be-4c1219bdbdd3"&gt;367&lt;/key&gt;&lt;/foreign-keys&gt;&lt;ref-type name="Journal Article"&gt;17&lt;/ref-type&gt;&lt;contributors&gt;&lt;authors&gt;&lt;author&gt;Tolnai, Z.&lt;/author&gt;&lt;author&gt;Széll, Z.&lt;/author&gt;&lt;author&gt;Sproch, Á&lt;/author&gt;&lt;author&gt;Szeredi, L.&lt;/author&gt;&lt;author&gt;Sréter, T.&lt;/author&gt;&lt;/authors&gt;&lt;/contributors&gt;&lt;titles&gt;&lt;title&gt;Dirofilaria immitis: An emerging parasite in dogs, red foxes and golden jackals in Hungary&lt;/title&gt;&lt;secondary-title&gt;Veterinary Parasitology&lt;/secondary-title&gt;&lt;/titles&gt;&lt;periodical&gt;&lt;full-title&gt;Veterinary Parasitology&lt;/full-title&gt;&lt;abbr-1&gt;Vet. Parasitol.&lt;/abbr-1&gt;&lt;abbr-2&gt;Vet Parasitol&lt;/abbr-2&gt;&lt;/periodical&gt;&lt;pages&gt;339-342&lt;/pages&gt;&lt;volume&gt;203&lt;/volume&gt;&lt;number&gt;3&lt;/number&gt;&lt;keywords&gt;&lt;keyword&gt;Heartworm&lt;/keyword&gt;&lt;keyword&gt;Prevalence&lt;/keyword&gt;&lt;keyword&gt;Distribution&lt;/keyword&gt;&lt;keyword&gt;Dog&lt;/keyword&gt;&lt;keyword&gt;Red fox&lt;/keyword&gt;&lt;keyword&gt;Golden jackal&lt;/keyword&gt;&lt;/keywords&gt;&lt;dates&gt;&lt;year&gt;2014&lt;/year&gt;&lt;pub-dates&gt;&lt;date&gt;2014/07/14/&lt;/date&gt;&lt;/pub-dates&gt;&lt;/dates&gt;&lt;isbn&gt;0304-4017&lt;/isbn&gt;&lt;urls&gt;&lt;related-urls&gt;&lt;url&gt;https://www.sciencedirect.com/science/article/pii/S0304401714002131&lt;/url&gt;&lt;/related-urls&gt;&lt;/urls&gt;&lt;electronic-resource-num&gt;10.1016/j.vetpar.2014.04.004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Tolnai et al., 2014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22E1FF8C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7EA16149" w14:textId="1D1BC8C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101E21BD" w14:textId="0C61E3A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N/A</w:t>
            </w:r>
          </w:p>
        </w:tc>
        <w:tc>
          <w:tcPr>
            <w:tcW w:w="995" w:type="dxa"/>
            <w:shd w:val="clear" w:color="auto" w:fill="auto"/>
          </w:tcPr>
          <w:p w14:paraId="6F00F8A5" w14:textId="45B66C9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6</w:t>
            </w:r>
          </w:p>
        </w:tc>
        <w:tc>
          <w:tcPr>
            <w:tcW w:w="1417" w:type="dxa"/>
            <w:shd w:val="clear" w:color="auto" w:fill="auto"/>
          </w:tcPr>
          <w:p w14:paraId="134FB97F" w14:textId="262DF75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3.83</w:t>
            </w:r>
          </w:p>
        </w:tc>
        <w:tc>
          <w:tcPr>
            <w:tcW w:w="2834" w:type="dxa"/>
            <w:shd w:val="clear" w:color="auto" w:fill="auto"/>
          </w:tcPr>
          <w:p w14:paraId="37C886A3" w14:textId="450E525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Rafailov&lt;/Author&gt;&lt;Year&gt;2022&lt;/Year&gt;&lt;RecNum&gt;368&lt;/RecNum&gt;&lt;DisplayText&gt;(Rafailov et al., 2022)&lt;/DisplayText&gt;&lt;record&gt;&lt;rec-number&gt;368&lt;/rec-number&gt;&lt;foreign-keys&gt;&lt;key app="EN" db-id="zzppxf5r65rr9be9vwp550002xewetx92ddz" timestamp="1705200256" guid="efc36269-fcad-4562-907c-d99e84a5cb3d"&gt;368&lt;/key&gt;&lt;/foreign-keys&gt;&lt;ref-type name="Journal Article"&gt;17&lt;/ref-type&gt;&lt;contributors&gt;&lt;authors&gt;&lt;author&gt;Rafailov, Radoslav&lt;/author&gt;&lt;author&gt;Popov, Georgi&lt;/author&gt;&lt;author&gt;Kanchev, Kostadin&lt;/author&gt;&lt;author&gt;Manov, Vasil&lt;/author&gt;&lt;/authors&gt;&lt;/contributors&gt;&lt;titles&gt;&lt;title&gt;PATHOMORPHOLOGICAL FINDINGS IN DOGS WITH SPONTANEOUS HEARTWORM DISEASE&lt;/title&gt;&lt;secondary-title&gt;Tradition &amp;amp; Modernity in Veterinary Medicine&lt;/secondary-title&gt;&lt;/titles&gt;&lt;periodical&gt;&lt;full-title&gt;Tradition &amp;amp; Modernity in Veterinary Medicine&lt;/full-title&gt;&lt;/periodical&gt;&lt;volume&gt;7&lt;/volume&gt;&lt;number&gt;1&lt;/number&gt;&lt;dates&gt;&lt;year&gt;2022&lt;/year&gt;&lt;/dates&gt;&lt;isbn&gt;2534-9333&lt;/isbn&gt;&lt;urls&gt;&lt;/urls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Rafailov et al., 2022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48B2A4C9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54D7255E" w14:textId="08DC1B84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5CC160B0" w14:textId="07FC5BF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01A71C1A" w14:textId="6AF0945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1417" w:type="dxa"/>
            <w:shd w:val="clear" w:color="auto" w:fill="auto"/>
          </w:tcPr>
          <w:p w14:paraId="02EDD4F6" w14:textId="2A18E065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7.62</w:t>
            </w:r>
          </w:p>
        </w:tc>
        <w:tc>
          <w:tcPr>
            <w:tcW w:w="2834" w:type="dxa"/>
            <w:shd w:val="clear" w:color="auto" w:fill="auto"/>
          </w:tcPr>
          <w:p w14:paraId="63D6F645" w14:textId="167AAAF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nry&lt;/Author&gt;&lt;Year&gt;2018&lt;/Year&gt;&lt;RecNum&gt;268&lt;/RecNum&gt;&lt;DisplayText&gt;(Henry et al., 2018)&lt;/DisplayText&gt;&lt;record&gt;&lt;rec-number&gt;268&lt;/rec-number&gt;&lt;foreign-keys&gt;&lt;key app="EN" db-id="zzppxf5r65rr9be9vwp550002xewetx92ddz" timestamp="1698483286" guid="3222c1b9-ed05-422e-8b3b-eab54d09acc1"&gt;268&lt;/key&gt;&lt;/foreign-keys&gt;&lt;ref-type name="Journal Article"&gt;17&lt;/ref-type&gt;&lt;contributors&gt;&lt;authors&gt;&lt;author&gt;Henry, Laura G.&lt;/author&gt;&lt;author&gt;Brunson, Katherine J.&lt;/author&gt;&lt;author&gt;Walden, Heather S.&lt;/author&gt;&lt;author&gt;Wenzlow, Nanny&lt;/author&gt;&lt;author&gt;Beachboard, Sarah E.&lt;/author&gt;&lt;author&gt;L Barr, Kelli&lt;/author&gt;&lt;author&gt;Long, Maureen T.&lt;/author&gt;&lt;/authors&gt;&lt;/contributors&gt;&lt;titles&gt;&lt;title&gt;&lt;style face="normal" font="default" size="100%"&gt;Comparison of six commercial antigen kits for detection of &lt;/style&gt;&lt;style face="italic" font="default" size="100%"&gt;Dirofilaria immitis&lt;/style&gt;&lt;style face="normal" font="default" size="100%"&gt; infections in canines with necropsy-confirmed heartworm status&lt;/style&gt;&lt;/title&gt;&lt;secondary-title&gt;Vet. Parasitol.&lt;/secondary-title&gt;&lt;/titles&gt;&lt;periodical&gt;&lt;full-title&gt;Veterinary Parasitology&lt;/full-title&gt;&lt;abbr-1&gt;Vet. Parasitol.&lt;/abbr-1&gt;&lt;abbr-2&gt;Vet Parasitol&lt;/abbr-2&gt;&lt;/periodical&gt;&lt;pages&gt;178-182&lt;/pages&gt;&lt;volume&gt;254&lt;/volume&gt;&lt;keywords&gt;&lt;keyword&gt;Heartworm&lt;/keyword&gt;&lt;keyword&gt;Antigenemia&lt;/keyword&gt;&lt;keyword&gt;Screening test&lt;/keyword&gt;&lt;keyword&gt;Worm burden&lt;/keyword&gt;&lt;keyword&gt;Diagnosis&lt;/keyword&gt;&lt;keyword&gt;Canine&lt;/keyword&gt;&lt;/keywords&gt;&lt;dates&gt;&lt;year&gt;2018&lt;/year&gt;&lt;pub-dates&gt;&lt;date&gt;2018/04/30/&lt;/date&gt;&lt;/pub-dates&gt;&lt;/dates&gt;&lt;isbn&gt;0304-4017&lt;/isbn&gt;&lt;urls&gt;&lt;related-urls&gt;&lt;url&gt;https://www.sciencedirect.com/science/article/pii/S0304401718300876&lt;/url&gt;&lt;/related-urls&gt;&lt;/urls&gt;&lt;electronic-resource-num&gt;10.1016/j.vetpar.2018.02.037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Henry et al., 2018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7AE4013F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54DFAF56" w14:textId="695FC0B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24565840" w14:textId="6E60F23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1F845935" w14:textId="09F8518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1417" w:type="dxa"/>
            <w:shd w:val="clear" w:color="auto" w:fill="auto"/>
          </w:tcPr>
          <w:p w14:paraId="335F0472" w14:textId="232646E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24.62</w:t>
            </w:r>
          </w:p>
        </w:tc>
        <w:tc>
          <w:tcPr>
            <w:tcW w:w="2834" w:type="dxa"/>
            <w:shd w:val="clear" w:color="auto" w:fill="auto"/>
          </w:tcPr>
          <w:p w14:paraId="5C9FD610" w14:textId="3E1BE5E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nry&lt;/Author&gt;&lt;Year&gt;2018&lt;/Year&gt;&lt;RecNum&gt;268&lt;/RecNum&gt;&lt;DisplayText&gt;(Henry et al., 2018)&lt;/DisplayText&gt;&lt;record&gt;&lt;rec-number&gt;268&lt;/rec-number&gt;&lt;foreign-keys&gt;&lt;key app="EN" db-id="zzppxf5r65rr9be9vwp550002xewetx92ddz" timestamp="1698483286" guid="3222c1b9-ed05-422e-8b3b-eab54d09acc1"&gt;268&lt;/key&gt;&lt;/foreign-keys&gt;&lt;ref-type name="Journal Article"&gt;17&lt;/ref-type&gt;&lt;contributors&gt;&lt;authors&gt;&lt;author&gt;Henry, Laura G.&lt;/author&gt;&lt;author&gt;Brunson, Katherine J.&lt;/author&gt;&lt;author&gt;Walden, Heather S.&lt;/author&gt;&lt;author&gt;Wenzlow, Nanny&lt;/author&gt;&lt;author&gt;Beachboard, Sarah E.&lt;/author&gt;&lt;author&gt;L Barr, Kelli&lt;/author&gt;&lt;author&gt;Long, Maureen T.&lt;/author&gt;&lt;/authors&gt;&lt;/contributors&gt;&lt;titles&gt;&lt;title&gt;&lt;style face="normal" font="default" size="100%"&gt;Comparison of six commercial antigen kits for detection of &lt;/style&gt;&lt;style face="italic" font="default" size="100%"&gt;Dirofilaria immitis&lt;/style&gt;&lt;style face="normal" font="default" size="100%"&gt; infections in canines with necropsy-confirmed heartworm status&lt;/style&gt;&lt;/title&gt;&lt;secondary-title&gt;Vet. Parasitol.&lt;/secondary-title&gt;&lt;/titles&gt;&lt;periodical&gt;&lt;full-title&gt;Veterinary Parasitology&lt;/full-title&gt;&lt;abbr-1&gt;Vet. Parasitol.&lt;/abbr-1&gt;&lt;abbr-2&gt;Vet Parasitol&lt;/abbr-2&gt;&lt;/periodical&gt;&lt;pages&gt;178-182&lt;/pages&gt;&lt;volume&gt;254&lt;/volume&gt;&lt;keywords&gt;&lt;keyword&gt;Heartworm&lt;/keyword&gt;&lt;keyword&gt;Antigenemia&lt;/keyword&gt;&lt;keyword&gt;Screening test&lt;/keyword&gt;&lt;keyword&gt;Worm burden&lt;/keyword&gt;&lt;keyword&gt;Diagnosis&lt;/keyword&gt;&lt;keyword&gt;Canine&lt;/keyword&gt;&lt;/keywords&gt;&lt;dates&gt;&lt;year&gt;2018&lt;/year&gt;&lt;pub-dates&gt;&lt;date&gt;2018/04/30/&lt;/date&gt;&lt;/pub-dates&gt;&lt;/dates&gt;&lt;isbn&gt;0304-4017&lt;/isbn&gt;&lt;urls&gt;&lt;related-urls&gt;&lt;url&gt;https://www.sciencedirect.com/science/article/pii/S0304401718300876&lt;/url&gt;&lt;/related-urls&gt;&lt;/urls&gt;&lt;electronic-resource-num&gt;10.1016/j.vetpar.2018.02.037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Henry et al., 2018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52CD0547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027774E" w14:textId="197220C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0518A8EE" w14:textId="183A296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1E1571C7" w14:textId="0EBD4F19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1417" w:type="dxa"/>
            <w:shd w:val="clear" w:color="auto" w:fill="auto"/>
          </w:tcPr>
          <w:p w14:paraId="37BAB3CD" w14:textId="27B9CBCE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3.86</w:t>
            </w:r>
          </w:p>
        </w:tc>
        <w:tc>
          <w:tcPr>
            <w:tcW w:w="2834" w:type="dxa"/>
            <w:shd w:val="clear" w:color="auto" w:fill="auto"/>
          </w:tcPr>
          <w:p w14:paraId="12474274" w14:textId="54C963D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nry&lt;/Author&gt;&lt;Year&gt;2018&lt;/Year&gt;&lt;RecNum&gt;268&lt;/RecNum&gt;&lt;DisplayText&gt;(Henry et al., 2018)&lt;/DisplayText&gt;&lt;record&gt;&lt;rec-number&gt;268&lt;/rec-number&gt;&lt;foreign-keys&gt;&lt;key app="EN" db-id="zzppxf5r65rr9be9vwp550002xewetx92ddz" timestamp="1698483286" guid="3222c1b9-ed05-422e-8b3b-eab54d09acc1"&gt;268&lt;/key&gt;&lt;/foreign-keys&gt;&lt;ref-type name="Journal Article"&gt;17&lt;/ref-type&gt;&lt;contributors&gt;&lt;authors&gt;&lt;author&gt;Henry, Laura G.&lt;/author&gt;&lt;author&gt;Brunson, Katherine J.&lt;/author&gt;&lt;author&gt;Walden, Heather S.&lt;/author&gt;&lt;author&gt;Wenzlow, Nanny&lt;/author&gt;&lt;author&gt;Beachboard, Sarah E.&lt;/author&gt;&lt;author&gt;L Barr, Kelli&lt;/author&gt;&lt;author&gt;Long, Maureen T.&lt;/author&gt;&lt;/authors&gt;&lt;/contributors&gt;&lt;titles&gt;&lt;title&gt;&lt;style face="normal" font="default" size="100%"&gt;Comparison of six commercial antigen kits for detection of &lt;/style&gt;&lt;style face="italic" font="default" size="100%"&gt;Dirofilaria immitis&lt;/style&gt;&lt;style face="normal" font="default" size="100%"&gt; infections in canines with necropsy-confirmed heartworm status&lt;/style&gt;&lt;/title&gt;&lt;secondary-title&gt;Vet. Parasitol.&lt;/secondary-title&gt;&lt;/titles&gt;&lt;periodical&gt;&lt;full-title&gt;Veterinary Parasitology&lt;/full-title&gt;&lt;abbr-1&gt;Vet. Parasitol.&lt;/abbr-1&gt;&lt;abbr-2&gt;Vet Parasitol&lt;/abbr-2&gt;&lt;/periodical&gt;&lt;pages&gt;178-182&lt;/pages&gt;&lt;volume&gt;254&lt;/volume&gt;&lt;keywords&gt;&lt;keyword&gt;Heartworm&lt;/keyword&gt;&lt;keyword&gt;Antigenemia&lt;/keyword&gt;&lt;keyword&gt;Screening test&lt;/keyword&gt;&lt;keyword&gt;Worm burden&lt;/keyword&gt;&lt;keyword&gt;Diagnosis&lt;/keyword&gt;&lt;keyword&gt;Canine&lt;/keyword&gt;&lt;/keywords&gt;&lt;dates&gt;&lt;year&gt;2018&lt;/year&gt;&lt;pub-dates&gt;&lt;date&gt;2018/04/30/&lt;/date&gt;&lt;/pub-dates&gt;&lt;/dates&gt;&lt;isbn&gt;0304-4017&lt;/isbn&gt;&lt;urls&gt;&lt;related-urls&gt;&lt;url&gt;https://www.sciencedirect.com/science/article/pii/S0304401718300876&lt;/url&gt;&lt;/related-urls&gt;&lt;/urls&gt;&lt;electronic-resource-num&gt;10.1016/j.vetpar.2018.02.037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Henry et al., 2018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37EA06B3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1320FFFB" w14:textId="4A6121E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740906B0" w14:textId="0A5388C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USA</w:t>
            </w:r>
          </w:p>
        </w:tc>
        <w:tc>
          <w:tcPr>
            <w:tcW w:w="995" w:type="dxa"/>
            <w:shd w:val="clear" w:color="auto" w:fill="auto"/>
          </w:tcPr>
          <w:p w14:paraId="19528B38" w14:textId="263A64ED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1417" w:type="dxa"/>
            <w:shd w:val="clear" w:color="auto" w:fill="auto"/>
          </w:tcPr>
          <w:p w14:paraId="0EB3B1CC" w14:textId="478DFFBA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104.92</w:t>
            </w:r>
          </w:p>
        </w:tc>
        <w:tc>
          <w:tcPr>
            <w:tcW w:w="2834" w:type="dxa"/>
            <w:shd w:val="clear" w:color="auto" w:fill="auto"/>
          </w:tcPr>
          <w:p w14:paraId="2AE1EA66" w14:textId="1CC137D0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="006B26D4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Henry&lt;/Author&gt;&lt;Year&gt;2018&lt;/Year&gt;&lt;RecNum&gt;268&lt;/RecNum&gt;&lt;DisplayText&gt;(Henry et al., 2018)&lt;/DisplayText&gt;&lt;record&gt;&lt;rec-number&gt;268&lt;/rec-number&gt;&lt;foreign-keys&gt;&lt;key app="EN" db-id="zzppxf5r65rr9be9vwp550002xewetx92ddz" timestamp="1698483286" guid="3222c1b9-ed05-422e-8b3b-eab54d09acc1"&gt;268&lt;/key&gt;&lt;/foreign-keys&gt;&lt;ref-type name="Journal Article"&gt;17&lt;/ref-type&gt;&lt;contributors&gt;&lt;authors&gt;&lt;author&gt;Henry, Laura G.&lt;/author&gt;&lt;author&gt;Brunson, Katherine J.&lt;/author&gt;&lt;author&gt;Walden, Heather S.&lt;/author&gt;&lt;author&gt;Wenzlow, Nanny&lt;/author&gt;&lt;author&gt;Beachboard, Sarah E.&lt;/author&gt;&lt;author&gt;L Barr, Kelli&lt;/author&gt;&lt;author&gt;Long, Maureen T.&lt;/author&gt;&lt;/authors&gt;&lt;/contributors&gt;&lt;titles&gt;&lt;title&gt;&lt;style face="normal" font="default" size="100%"&gt;Comparison of six commercial antigen kits for detection of &lt;/style&gt;&lt;style face="italic" font="default" size="100%"&gt;Dirofilaria immitis&lt;/style&gt;&lt;style face="normal" font="default" size="100%"&gt; infections in canines with necropsy-confirmed heartworm status&lt;/style&gt;&lt;/title&gt;&lt;secondary-title&gt;Vet. Parasitol.&lt;/secondary-title&gt;&lt;/titles&gt;&lt;periodical&gt;&lt;full-title&gt;Veterinary Parasitology&lt;/full-title&gt;&lt;abbr-1&gt;Vet. Parasitol.&lt;/abbr-1&gt;&lt;abbr-2&gt;Vet Parasitol&lt;/abbr-2&gt;&lt;/periodical&gt;&lt;pages&gt;178-182&lt;/pages&gt;&lt;volume&gt;254&lt;/volume&gt;&lt;keywords&gt;&lt;keyword&gt;Heartworm&lt;/keyword&gt;&lt;keyword&gt;Antigenemia&lt;/keyword&gt;&lt;keyword&gt;Screening test&lt;/keyword&gt;&lt;keyword&gt;Worm burden&lt;/keyword&gt;&lt;keyword&gt;Diagnosis&lt;/keyword&gt;&lt;keyword&gt;Canine&lt;/keyword&gt;&lt;/keywords&gt;&lt;dates&gt;&lt;year&gt;2018&lt;/year&gt;&lt;pub-dates&gt;&lt;date&gt;2018/04/30/&lt;/date&gt;&lt;/pub-dates&gt;&lt;/dates&gt;&lt;isbn&gt;0304-4017&lt;/isbn&gt;&lt;urls&gt;&lt;related-urls&gt;&lt;url&gt;https://www.sciencedirect.com/science/article/pii/S0304401718300876&lt;/url&gt;&lt;/related-urls&gt;&lt;/urls&gt;&lt;electronic-resource-num&gt;10.1016/j.vetpar.2018.02.037&lt;/electronic-resource-num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Henry et al., 2018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45651" w:rsidRPr="00FB40E9" w14:paraId="1B6CC6A8" w14:textId="77777777" w:rsidTr="00DA051B">
        <w:trPr>
          <w:trHeight w:val="292"/>
        </w:trPr>
        <w:tc>
          <w:tcPr>
            <w:tcW w:w="2404" w:type="dxa"/>
            <w:shd w:val="clear" w:color="auto" w:fill="auto"/>
          </w:tcPr>
          <w:p w14:paraId="0F6FF075" w14:textId="7596680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Dogs</w:t>
            </w:r>
          </w:p>
        </w:tc>
        <w:tc>
          <w:tcPr>
            <w:tcW w:w="1276" w:type="dxa"/>
            <w:shd w:val="clear" w:color="auto" w:fill="auto"/>
          </w:tcPr>
          <w:p w14:paraId="54685EF1" w14:textId="2BDE95E6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Panama</w:t>
            </w:r>
          </w:p>
        </w:tc>
        <w:tc>
          <w:tcPr>
            <w:tcW w:w="995" w:type="dxa"/>
            <w:shd w:val="clear" w:color="auto" w:fill="auto"/>
          </w:tcPr>
          <w:p w14:paraId="430F245C" w14:textId="152963DC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417" w:type="dxa"/>
            <w:shd w:val="clear" w:color="auto" w:fill="auto"/>
          </w:tcPr>
          <w:p w14:paraId="36F2AAF9" w14:textId="09E2BDB7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t>44</w:t>
            </w:r>
          </w:p>
        </w:tc>
        <w:tc>
          <w:tcPr>
            <w:tcW w:w="2834" w:type="dxa"/>
            <w:shd w:val="clear" w:color="auto" w:fill="auto"/>
          </w:tcPr>
          <w:p w14:paraId="1094116A" w14:textId="6B99B20B" w:rsidR="00F0186B" w:rsidRPr="00FB40E9" w:rsidRDefault="00F0186B" w:rsidP="00FB40E9">
            <w:pPr>
              <w:rPr>
                <w:rFonts w:ascii="Arial" w:hAnsi="Arial" w:cs="Arial"/>
                <w:sz w:val="20"/>
                <w:szCs w:val="20"/>
              </w:rPr>
            </w:pPr>
            <w:r w:rsidRPr="00FB40E9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FB40E9"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Chacón&lt;/Author&gt;&lt;Year&gt;2021&lt;/Year&gt;&lt;RecNum&gt;404&lt;/RecNum&gt;&lt;DisplayText&gt;(Chacón &amp;amp; Candanedo, 2021)&lt;/DisplayText&gt;&lt;record&gt;&lt;rec-number&gt;404&lt;/rec-number&gt;&lt;foreign-keys&gt;&lt;key app="EN" db-id="zzppxf5r65rr9be9vwp550002xewetx92ddz" timestamp="1710040791" guid="7bff515b-51ec-4f6e-8918-5ce4efbe8521"&gt;404&lt;/key&gt;&lt;/foreign-keys&gt;&lt;ref-type name="Journal Article"&gt;17&lt;/ref-type&gt;&lt;contributors&gt;&lt;authors&gt;&lt;author&gt;Chacón, SC&lt;/author&gt;&lt;author&gt;Candanedo, PGC&lt;/author&gt;&lt;/authors&gt;&lt;/contributors&gt;&lt;titles&gt;&lt;title&gt;Canine Dirofilariasis in Panama First Cases Report Immunochromatography and Necropsy Diagnosis&lt;/title&gt;&lt;secondary-title&gt;Journal of Applied Microbiological Research&lt;/secondary-title&gt;&lt;/titles&gt;&lt;periodical&gt;&lt;full-title&gt;Journal of Applied Microbiological Research&lt;/full-title&gt;&lt;/periodical&gt;&lt;pages&gt;7-17&lt;/pages&gt;&lt;volume&gt;4&lt;/volume&gt;&lt;number&gt;1&lt;/number&gt;&lt;dates&gt;&lt;year&gt;2021&lt;/year&gt;&lt;/dates&gt;&lt;urls&gt;&lt;/urls&gt;&lt;/record&gt;&lt;/Cite&gt;&lt;/EndNote&gt;</w:instrTex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FB40E9">
              <w:rPr>
                <w:rFonts w:ascii="Arial" w:hAnsi="Arial" w:cs="Arial"/>
                <w:noProof/>
                <w:sz w:val="20"/>
                <w:szCs w:val="20"/>
              </w:rPr>
              <w:t>(Chacón &amp; Candanedo, 2021)</w:t>
            </w:r>
            <w:r w:rsidRPr="00FB40E9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4A4E7B" w:rsidRPr="00FB40E9" w14:paraId="62500B63" w14:textId="77777777" w:rsidTr="002279C6">
        <w:trPr>
          <w:trHeight w:val="292"/>
        </w:trPr>
        <w:tc>
          <w:tcPr>
            <w:tcW w:w="2404" w:type="dxa"/>
            <w:shd w:val="clear" w:color="auto" w:fill="auto"/>
          </w:tcPr>
          <w:p w14:paraId="006DADC4" w14:textId="1CBE0654" w:rsidR="004A4E7B" w:rsidRPr="004A4E7B" w:rsidRDefault="004A4E7B" w:rsidP="00FB40E9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A4E7B">
              <w:rPr>
                <w:rFonts w:ascii="Arial" w:hAnsi="Arial" w:cs="Arial"/>
                <w:b/>
                <w:bCs/>
                <w:sz w:val="20"/>
                <w:szCs w:val="20"/>
              </w:rPr>
              <w:t>Microfilaremia</w:t>
            </w:r>
            <w:r w:rsidR="00E06DE9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reported</w:t>
            </w:r>
            <w:r w:rsidRPr="004A4E7B">
              <w:rPr>
                <w:rFonts w:ascii="Arial" w:hAnsi="Arial" w:cs="Arial"/>
                <w:b/>
                <w:bCs/>
                <w:sz w:val="20"/>
                <w:szCs w:val="20"/>
              </w:rPr>
              <w:t>?</w:t>
            </w:r>
          </w:p>
        </w:tc>
        <w:tc>
          <w:tcPr>
            <w:tcW w:w="3688" w:type="dxa"/>
            <w:gridSpan w:val="3"/>
            <w:shd w:val="clear" w:color="auto" w:fill="auto"/>
          </w:tcPr>
          <w:p w14:paraId="75465FCE" w14:textId="4C36930A" w:rsidR="004A4E7B" w:rsidRPr="00FB40E9" w:rsidRDefault="004A4E7B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Yes</w:t>
            </w:r>
          </w:p>
        </w:tc>
        <w:tc>
          <w:tcPr>
            <w:tcW w:w="2834" w:type="dxa"/>
            <w:shd w:val="clear" w:color="auto" w:fill="auto"/>
          </w:tcPr>
          <w:p w14:paraId="27D64634" w14:textId="50619F15" w:rsidR="004A4E7B" w:rsidRPr="00FB40E9" w:rsidRDefault="00CD15E6" w:rsidP="00FB40E9">
            <w:pPr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Panetta&lt;/Author&gt;&lt;Year&gt;2021&lt;/Year&gt;&lt;RecNum&gt;140&lt;/RecNum&gt;&lt;DisplayText&gt;(Panetta et al., 2021)&lt;/DisplayText&gt;&lt;record&gt;&lt;rec-number&gt;140&lt;/rec-number&gt;&lt;foreign-keys&gt;&lt;key app="EN" db-id="zzppxf5r65rr9be9vwp550002xewetx92ddz" timestamp="1636178066" guid="7d774342-d4d4-4335-8b8d-8e85068c9951"&gt;140&lt;/key&gt;&lt;/foreign-keys&gt;&lt;ref-type name="Journal Article"&gt;17&lt;/ref-type&gt;&lt;contributors&gt;&lt;authors&gt;&lt;author&gt;Panetta, Jessica L.&lt;/author&gt;&lt;author&gt;Calvani, Nichola Eliza Davies&lt;/author&gt;&lt;author&gt;Orr, Bronwyn&lt;/author&gt;&lt;author&gt;Nicoletti, Aldo Gianfranco&lt;/author&gt;&lt;author&gt;Ward, Michael P.&lt;/author&gt;&lt;author&gt;Šlapeta, Jan&lt;/author&gt;&lt;/authors&gt;&lt;/contributors&gt;&lt;titles&gt;&lt;title&gt;Multiple diagnostic tests demonstrate an increased risk of canine heartworm disease in northern Queensland, Australia&lt;/title&gt;&lt;secondary-title&gt;Parasites &amp;amp; Vectors&lt;/secondary-title&gt;&lt;alt-title&gt;Parasit Vectors&lt;/alt-title&gt;&lt;/titles&gt;&lt;periodical&gt;&lt;full-title&gt;Parasites &amp;amp; Vectors&lt;/full-title&gt;&lt;abbr-1&gt;Parasit. Vectors&lt;/abbr-1&gt;&lt;/periodical&gt;&lt;alt-periodical&gt;&lt;full-title&gt;Parasit Vectors&lt;/full-title&gt;&lt;/alt-periodical&gt;&lt;pages&gt;393&lt;/pages&gt;&lt;volume&gt;14&lt;/volume&gt;&lt;keywords&gt;&lt;keyword&gt;Antigen test&lt;/keyword&gt;&lt;keyword&gt;Australia&lt;/keyword&gt;&lt;keyword&gt;Dirofilaria immitis&lt;/keyword&gt;&lt;keyword&gt;Heat-treatment&lt;/keyword&gt;&lt;keyword&gt;Knott’s test&lt;/keyword&gt;&lt;keyword&gt;Microfilariae&lt;/keyword&gt;&lt;keyword&gt;PCR&lt;/keyword&gt;&lt;keyword&gt;Prevalence&lt;/keyword&gt;&lt;keyword&gt;Queensland&lt;/keyword&gt;&lt;keyword&gt;Shelter dogs&lt;/keyword&gt;&lt;/keywords&gt;&lt;dates&gt;&lt;year&gt;2021&lt;/year&gt;&lt;/dates&gt;&lt;publisher&gt;BioMed Central&lt;/publisher&gt;&lt;isbn&gt;1756-3305&lt;/isbn&gt;&lt;accession-num&gt;34372886&lt;/accession-num&gt;&lt;urls&gt;&lt;related-urls&gt;&lt;url&gt;https://pubmed.ncbi.nlm.nih.gov/34372886&lt;/url&gt;&lt;url&gt;https://www.ncbi.nlm.nih.gov/pmc/articles/PMC8351338/&lt;/url&gt;&lt;/related-urls&gt;&lt;/urls&gt;&lt;electronic-resource-num&gt;10.1186/s13071-021-04896-y&lt;/electronic-resource-num&gt;&lt;remote-database-name&gt;PubMed&lt;/remote-database-name&gt;&lt;language&gt;eng&lt;/language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(Panetta et al., 2021)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3B4E4FAB" w14:textId="77777777" w:rsidR="001961BE" w:rsidRPr="00FB40E9" w:rsidRDefault="001961BE" w:rsidP="00FB40E9">
      <w:pPr>
        <w:jc w:val="both"/>
        <w:rPr>
          <w:rFonts w:ascii="Arial" w:hAnsi="Arial" w:cs="Arial"/>
          <w:sz w:val="20"/>
          <w:szCs w:val="20"/>
        </w:rPr>
      </w:pPr>
    </w:p>
    <w:p w14:paraId="7F1ED47A" w14:textId="77777777" w:rsidR="001961BE" w:rsidRPr="00FB40E9" w:rsidRDefault="001961BE" w:rsidP="00FB40E9">
      <w:pPr>
        <w:jc w:val="both"/>
        <w:rPr>
          <w:rFonts w:ascii="Arial" w:hAnsi="Arial" w:cs="Arial"/>
          <w:sz w:val="20"/>
          <w:szCs w:val="20"/>
        </w:rPr>
      </w:pPr>
    </w:p>
    <w:p w14:paraId="56EC6D9A" w14:textId="77777777" w:rsidR="001961BE" w:rsidRPr="00FB40E9" w:rsidRDefault="001961BE" w:rsidP="00FB40E9">
      <w:pPr>
        <w:jc w:val="both"/>
        <w:rPr>
          <w:rFonts w:ascii="Arial" w:hAnsi="Arial" w:cs="Arial"/>
          <w:sz w:val="20"/>
          <w:szCs w:val="20"/>
        </w:rPr>
      </w:pPr>
    </w:p>
    <w:p w14:paraId="1FF93AA9" w14:textId="77777777" w:rsidR="00FB40E9" w:rsidRDefault="00FB40E9">
      <w:pPr>
        <w:rPr>
          <w:rFonts w:ascii="Arial" w:hAnsi="Arial" w:cs="Arial"/>
          <w:noProof/>
          <w:sz w:val="20"/>
          <w:szCs w:val="20"/>
          <w:lang w:val="en-US"/>
        </w:rPr>
      </w:pPr>
      <w:r>
        <w:rPr>
          <w:rFonts w:ascii="Arial" w:hAnsi="Arial" w:cs="Arial"/>
          <w:sz w:val="20"/>
          <w:szCs w:val="20"/>
        </w:rPr>
        <w:br w:type="page"/>
      </w:r>
    </w:p>
    <w:p w14:paraId="4A8C0393" w14:textId="77777777" w:rsidR="008B2B76" w:rsidRPr="008B2B76" w:rsidRDefault="00F434F9" w:rsidP="008B2B76">
      <w:pPr>
        <w:pStyle w:val="EndNoteBibliographyTitle"/>
        <w:rPr>
          <w:b/>
        </w:rPr>
      </w:pPr>
      <w:r w:rsidRPr="00FB40E9">
        <w:lastRenderedPageBreak/>
        <w:fldChar w:fldCharType="begin"/>
      </w:r>
      <w:r w:rsidRPr="00FB40E9">
        <w:instrText xml:space="preserve"> ADDIN EN.REFLIST </w:instrText>
      </w:r>
      <w:r w:rsidRPr="00FB40E9">
        <w:fldChar w:fldCharType="separate"/>
      </w:r>
      <w:r w:rsidR="008B2B76" w:rsidRPr="008B2B76">
        <w:rPr>
          <w:b/>
        </w:rPr>
        <w:t>References</w:t>
      </w:r>
    </w:p>
    <w:p w14:paraId="4938BE15" w14:textId="77777777" w:rsidR="008B2B76" w:rsidRPr="008B2B76" w:rsidRDefault="008B2B76" w:rsidP="008B2B76">
      <w:pPr>
        <w:pStyle w:val="EndNoteBibliographyTitle"/>
        <w:rPr>
          <w:b/>
        </w:rPr>
      </w:pPr>
    </w:p>
    <w:p w14:paraId="265CB7F4" w14:textId="4BF26F70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Agostine, J. C., &amp; Jones, G. S. (1982). Heartworms (Dirofilaria immitis) in coyotes (Canis latrans) in New England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18</w:t>
      </w:r>
      <w:r w:rsidRPr="008B2B76">
        <w:t xml:space="preserve">(3), 343-345. </w:t>
      </w:r>
      <w:hyperlink r:id="rId8" w:history="1">
        <w:r w:rsidRPr="008B2B76">
          <w:rPr>
            <w:rStyle w:val="Hyperlink"/>
          </w:rPr>
          <w:t>https://doi.org/10.7589/0090-3558-18.3.343</w:t>
        </w:r>
      </w:hyperlink>
      <w:r w:rsidRPr="008B2B76">
        <w:t xml:space="preserve"> </w:t>
      </w:r>
    </w:p>
    <w:p w14:paraId="38E49319" w14:textId="735F034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>Aher, A. M., Caudill, D., Caudill, G., Butryn, R. S., Wolf, D., Fox, M., Blake, D. P., &amp; Cunningham, M. W. (2016). Prevalence, genetic analyses, and risk factors associated with heartworm (</w:t>
      </w:r>
      <w:r w:rsidRPr="008B2B76">
        <w:rPr>
          <w:i/>
        </w:rPr>
        <w:t>Dirofilaria immitis</w:t>
      </w:r>
      <w:r w:rsidRPr="008B2B76">
        <w:t>) in wild coyotes (</w:t>
      </w:r>
      <w:r w:rsidRPr="008B2B76">
        <w:rPr>
          <w:i/>
        </w:rPr>
        <w:t>Canis latrans</w:t>
      </w:r>
      <w:r w:rsidRPr="008B2B76">
        <w:t xml:space="preserve">) from Florida, USA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52</w:t>
      </w:r>
      <w:r w:rsidRPr="008B2B76">
        <w:t xml:space="preserve">(4), 785-792. </w:t>
      </w:r>
      <w:hyperlink r:id="rId9" w:history="1">
        <w:r w:rsidRPr="008B2B76">
          <w:rPr>
            <w:rStyle w:val="Hyperlink"/>
          </w:rPr>
          <w:t>https://doi.org/10.7589/2015-09-223</w:t>
        </w:r>
      </w:hyperlink>
      <w:r w:rsidRPr="008B2B76">
        <w:t xml:space="preserve"> </w:t>
      </w:r>
    </w:p>
    <w:p w14:paraId="3C421C25" w14:textId="2E841F7F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Alho, A. M., Marcelino, I., Colella, V., Flanagan, C., Silva, N., Correia, J. J., Latrofa, M. S., Otranto, D., &amp; Madeira de Carvalho, L. (2017). Dirofilaria immitis in pinnipeds and a new host record. </w:t>
      </w:r>
      <w:r w:rsidRPr="008B2B76">
        <w:rPr>
          <w:i/>
        </w:rPr>
        <w:t>Parasit Vectors</w:t>
      </w:r>
      <w:r w:rsidRPr="008B2B76">
        <w:t>,</w:t>
      </w:r>
      <w:r w:rsidRPr="008B2B76">
        <w:rPr>
          <w:i/>
        </w:rPr>
        <w:t xml:space="preserve"> 10</w:t>
      </w:r>
      <w:r w:rsidRPr="008B2B76">
        <w:t xml:space="preserve">(1), 142. </w:t>
      </w:r>
      <w:hyperlink r:id="rId10" w:history="1">
        <w:r w:rsidRPr="008B2B76">
          <w:rPr>
            <w:rStyle w:val="Hyperlink"/>
          </w:rPr>
          <w:t>https://doi.org/10.1186/s13071-017-2073-0</w:t>
        </w:r>
      </w:hyperlink>
      <w:r w:rsidRPr="008B2B76">
        <w:t xml:space="preserve"> </w:t>
      </w:r>
    </w:p>
    <w:p w14:paraId="2EF94196" w14:textId="244AC221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Bidgood, A., &amp; Collins, G. H. (1996). The prevalence of Dirofilaria immitis in dogs in Sydney. </w:t>
      </w:r>
      <w:r w:rsidRPr="008B2B76">
        <w:rPr>
          <w:i/>
        </w:rPr>
        <w:t>Australian Veterinary Journal</w:t>
      </w:r>
      <w:r w:rsidRPr="008B2B76">
        <w:t>,</w:t>
      </w:r>
      <w:r w:rsidRPr="008B2B76">
        <w:rPr>
          <w:i/>
        </w:rPr>
        <w:t xml:space="preserve"> 73</w:t>
      </w:r>
      <w:r w:rsidRPr="008B2B76">
        <w:t xml:space="preserve">(3), 103-104. </w:t>
      </w:r>
      <w:hyperlink r:id="rId11" w:history="1">
        <w:r w:rsidRPr="008B2B76">
          <w:rPr>
            <w:rStyle w:val="Hyperlink"/>
          </w:rPr>
          <w:t>https://doi.org/10.1111/j.1751-0813.1996.tb09987.x</w:t>
        </w:r>
      </w:hyperlink>
      <w:r w:rsidRPr="008B2B76">
        <w:t xml:space="preserve"> </w:t>
      </w:r>
    </w:p>
    <w:p w14:paraId="0A47F76D" w14:textId="20DD20D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Bolio-Gonzalez, M. E., Rodriguez-Vivas, R. I., Sauri-Arceo, C. H., Gutierrez-Blanco, E., Ortega-Pacheco, A., &amp; Colin-Flores, R. F. (2007). Prevalence of the Dirofilaria immitis infection in dogs from Merida, Yucatan, Mexico. </w:t>
      </w:r>
      <w:r w:rsidRPr="008B2B76">
        <w:rPr>
          <w:i/>
        </w:rPr>
        <w:t>Veterinary Parasitology</w:t>
      </w:r>
      <w:r w:rsidRPr="008B2B76">
        <w:t>,</w:t>
      </w:r>
      <w:r w:rsidRPr="008B2B76">
        <w:rPr>
          <w:i/>
        </w:rPr>
        <w:t xml:space="preserve"> 148</w:t>
      </w:r>
      <w:r w:rsidRPr="008B2B76">
        <w:t xml:space="preserve">(2), 166-169. </w:t>
      </w:r>
      <w:hyperlink r:id="rId12" w:history="1">
        <w:r w:rsidRPr="008B2B76">
          <w:rPr>
            <w:rStyle w:val="Hyperlink"/>
          </w:rPr>
          <w:t>https://doi.org/10.1016/j.vetpar.2007.05.019</w:t>
        </w:r>
      </w:hyperlink>
      <w:r w:rsidRPr="008B2B76">
        <w:t xml:space="preserve"> </w:t>
      </w:r>
    </w:p>
    <w:p w14:paraId="405AE3BF" w14:textId="7777777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Chacón, S., &amp; Candanedo, P. (2021). Canine Dirofilariasis in Panama First Cases Report Immunochromatography and Necropsy Diagnosis. </w:t>
      </w:r>
      <w:r w:rsidRPr="008B2B76">
        <w:rPr>
          <w:i/>
        </w:rPr>
        <w:t>Journal of Applied Microbiological Research</w:t>
      </w:r>
      <w:r w:rsidRPr="008B2B76">
        <w:t>,</w:t>
      </w:r>
      <w:r w:rsidRPr="008B2B76">
        <w:rPr>
          <w:i/>
        </w:rPr>
        <w:t xml:space="preserve"> 4</w:t>
      </w:r>
      <w:r w:rsidRPr="008B2B76">
        <w:t xml:space="preserve">(1), 7-17. </w:t>
      </w:r>
    </w:p>
    <w:p w14:paraId="1C716074" w14:textId="34B0376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>CRUM, J. M., NETTLES, V. F., &amp; DAVIDSON, W. R. (1978). STUDIES ON ENDOPARASITES OF THE BLACK BEAR (</w:t>
      </w:r>
      <w:r w:rsidRPr="008B2B76">
        <w:rPr>
          <w:i/>
        </w:rPr>
        <w:t>Ursus americanus</w:t>
      </w:r>
      <w:r w:rsidRPr="008B2B76">
        <w:t xml:space="preserve">) IN THE SOUTHEASTERN UNITED STATES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14</w:t>
      </w:r>
      <w:r w:rsidRPr="008B2B76">
        <w:t xml:space="preserve">(2), 178-186. </w:t>
      </w:r>
      <w:hyperlink r:id="rId13" w:history="1">
        <w:r w:rsidRPr="008B2B76">
          <w:rPr>
            <w:rStyle w:val="Hyperlink"/>
          </w:rPr>
          <w:t>https://doi.org/10.7589/0090-3558-14.2.178</w:t>
        </w:r>
      </w:hyperlink>
      <w:r w:rsidRPr="008B2B76">
        <w:t xml:space="preserve"> </w:t>
      </w:r>
    </w:p>
    <w:p w14:paraId="71D61B0A" w14:textId="7BCE413E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Custer, J. W., &amp; Pence, D. B. (1981). Dirofilariasis in wild canids from the Gulf coastal prairies of Texas and Louisiana, U.S.A. </w:t>
      </w:r>
      <w:r w:rsidRPr="008B2B76">
        <w:rPr>
          <w:i/>
        </w:rPr>
        <w:t>Veterinary Parasitology</w:t>
      </w:r>
      <w:r w:rsidRPr="008B2B76">
        <w:t>,</w:t>
      </w:r>
      <w:r w:rsidRPr="008B2B76">
        <w:rPr>
          <w:i/>
        </w:rPr>
        <w:t xml:space="preserve"> 8</w:t>
      </w:r>
      <w:r w:rsidRPr="008B2B76">
        <w:t xml:space="preserve">(1), 71-82. </w:t>
      </w:r>
      <w:hyperlink r:id="rId14" w:history="1">
        <w:r w:rsidRPr="008B2B76">
          <w:rPr>
            <w:rStyle w:val="Hyperlink"/>
          </w:rPr>
          <w:t>https://doi.org/10.1016/0304-4017(81)90019-4</w:t>
        </w:r>
      </w:hyperlink>
      <w:r w:rsidRPr="008B2B76">
        <w:t xml:space="preserve"> </w:t>
      </w:r>
    </w:p>
    <w:p w14:paraId="75B9B740" w14:textId="2D080982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Gavrilović, P., Blitva-Robertson, G., Özvegy, J., Kiskároly, F., &amp; Becskei, Z. (2015). Case Report of dirofilariasis in grey wolf in Serbia. </w:t>
      </w:r>
      <w:r w:rsidRPr="008B2B76">
        <w:rPr>
          <w:i/>
        </w:rPr>
        <w:t>Acta Parasitologica</w:t>
      </w:r>
      <w:r w:rsidRPr="008B2B76">
        <w:t>,</w:t>
      </w:r>
      <w:r w:rsidRPr="008B2B76">
        <w:rPr>
          <w:i/>
        </w:rPr>
        <w:t xml:space="preserve"> 60</w:t>
      </w:r>
      <w:r w:rsidRPr="008B2B76">
        <w:t xml:space="preserve">(1), 175-178. </w:t>
      </w:r>
      <w:hyperlink r:id="rId15" w:history="1">
        <w:r w:rsidRPr="008B2B76">
          <w:rPr>
            <w:rStyle w:val="Hyperlink"/>
          </w:rPr>
          <w:t>https://doi.org/10.1007/BF03406010</w:t>
        </w:r>
      </w:hyperlink>
      <w:r w:rsidRPr="008B2B76">
        <w:t xml:space="preserve"> </w:t>
      </w:r>
    </w:p>
    <w:p w14:paraId="5DFDD15E" w14:textId="354EEBE3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Gomes-de-Sá, S., Santos-Silva, S., Moreira, A. S., Barradas, P. F., Amorim, I., Cardoso, L., &amp; Mesquita, J. R. (2022). </w:t>
      </w:r>
      <w:r w:rsidRPr="008B2B76">
        <w:rPr>
          <w:i/>
        </w:rPr>
        <w:t>Dirofilaria immitis</w:t>
      </w:r>
      <w:r w:rsidRPr="008B2B76">
        <w:t xml:space="preserve"> antigenemia and microfilaremia in Iberian wolves and red foxes from Portugal. </w:t>
      </w:r>
      <w:r w:rsidRPr="008B2B76">
        <w:rPr>
          <w:i/>
        </w:rPr>
        <w:t>Parasites &amp; Vectors</w:t>
      </w:r>
      <w:r w:rsidRPr="008B2B76">
        <w:t>,</w:t>
      </w:r>
      <w:r w:rsidRPr="008B2B76">
        <w:rPr>
          <w:i/>
        </w:rPr>
        <w:t xml:space="preserve"> 15</w:t>
      </w:r>
      <w:r w:rsidRPr="008B2B76">
        <w:t xml:space="preserve">, 119. </w:t>
      </w:r>
      <w:hyperlink r:id="rId16" w:history="1">
        <w:r w:rsidRPr="008B2B76">
          <w:rPr>
            <w:rStyle w:val="Hyperlink"/>
          </w:rPr>
          <w:t>https://doi.org/10.1186/s13071-022-05170-5</w:t>
        </w:r>
      </w:hyperlink>
      <w:r w:rsidRPr="008B2B76">
        <w:t xml:space="preserve"> </w:t>
      </w:r>
    </w:p>
    <w:p w14:paraId="7D3FC4BE" w14:textId="03234EDD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Gortazar, C., Castillo, J. A., Lucientes, J., Blanco, J. C., Arriolabengoa, A., &amp; Calvete, C. (1994). Factors Affecting Dirofilaria immitis Prevalence in Red Foxes in Northeastern Spain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30</w:t>
      </w:r>
      <w:r w:rsidRPr="008B2B76">
        <w:t xml:space="preserve">(4), 545-547. </w:t>
      </w:r>
      <w:hyperlink r:id="rId17" w:history="1">
        <w:r w:rsidRPr="008B2B76">
          <w:rPr>
            <w:rStyle w:val="Hyperlink"/>
          </w:rPr>
          <w:t>https://doi.org/10.7589/0090-3558-30.4.545</w:t>
        </w:r>
      </w:hyperlink>
      <w:r w:rsidRPr="008B2B76">
        <w:t xml:space="preserve"> </w:t>
      </w:r>
    </w:p>
    <w:p w14:paraId="4D78C0A1" w14:textId="73D5DE04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Gortázar, C., Villafuerte, R., Lucientes, J., &amp; Fernández-de-Luco, D. (1998). Habitat related differences in helminth parasites of red foxes in the Ebro valley. </w:t>
      </w:r>
      <w:r w:rsidRPr="008B2B76">
        <w:rPr>
          <w:i/>
        </w:rPr>
        <w:t>Veterinary Parasitology</w:t>
      </w:r>
      <w:r w:rsidRPr="008B2B76">
        <w:t>,</w:t>
      </w:r>
      <w:r w:rsidRPr="008B2B76">
        <w:rPr>
          <w:i/>
        </w:rPr>
        <w:t xml:space="preserve"> 80</w:t>
      </w:r>
      <w:r w:rsidRPr="008B2B76">
        <w:t xml:space="preserve">(1), 75-81. </w:t>
      </w:r>
      <w:hyperlink r:id="rId18" w:history="1">
        <w:r w:rsidRPr="008B2B76">
          <w:rPr>
            <w:rStyle w:val="Hyperlink"/>
          </w:rPr>
          <w:t>https://doi.org/10.1016/S0304-4017(98)00192-7</w:t>
        </w:r>
      </w:hyperlink>
      <w:r w:rsidRPr="008B2B76">
        <w:t xml:space="preserve"> </w:t>
      </w:r>
    </w:p>
    <w:p w14:paraId="1DDCB53D" w14:textId="7777777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Heidari, Z., Kia, E. B., Arzamani, K., Sharifdini, M., Mobedi, I., Zarei, Z., &amp; Kamranrashani, B. (2015). Morphological and molecular identification of Dirofilaria immitis from Jackal (Canis aureus) in North Khorasan, northeast Iran. </w:t>
      </w:r>
      <w:r w:rsidRPr="008B2B76">
        <w:rPr>
          <w:i/>
        </w:rPr>
        <w:t>J Vector Borne Dis</w:t>
      </w:r>
      <w:r w:rsidRPr="008B2B76">
        <w:t>,</w:t>
      </w:r>
      <w:r w:rsidRPr="008B2B76">
        <w:rPr>
          <w:i/>
        </w:rPr>
        <w:t xml:space="preserve"> 52</w:t>
      </w:r>
      <w:r w:rsidRPr="008B2B76">
        <w:t xml:space="preserve">(4), 329-333. </w:t>
      </w:r>
    </w:p>
    <w:p w14:paraId="70370AD2" w14:textId="426F8318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Henry, L. G., Brunson, K. J., Walden, H. S., Wenzlow, N., Beachboard, S. E., L Barr, K., &amp; Long, M. T. (2018). Comparison of six commercial antigen kits for detection of </w:t>
      </w:r>
      <w:r w:rsidRPr="008B2B76">
        <w:rPr>
          <w:i/>
        </w:rPr>
        <w:t>Dirofilaria immitis</w:t>
      </w:r>
      <w:r w:rsidRPr="008B2B76">
        <w:t xml:space="preserve"> infections in canines with necropsy-confirmed heartworm status. </w:t>
      </w:r>
      <w:r w:rsidRPr="008B2B76">
        <w:rPr>
          <w:i/>
        </w:rPr>
        <w:t>Veterinary Parasitology</w:t>
      </w:r>
      <w:r w:rsidRPr="008B2B76">
        <w:t>,</w:t>
      </w:r>
      <w:r w:rsidRPr="008B2B76">
        <w:rPr>
          <w:i/>
        </w:rPr>
        <w:t xml:space="preserve"> 254</w:t>
      </w:r>
      <w:r w:rsidRPr="008B2B76">
        <w:t xml:space="preserve">, 178-182. </w:t>
      </w:r>
      <w:hyperlink r:id="rId19" w:history="1">
        <w:r w:rsidRPr="008B2B76">
          <w:rPr>
            <w:rStyle w:val="Hyperlink"/>
          </w:rPr>
          <w:t>https://doi.org/10.1016/j.vetpar.2018.02.037</w:t>
        </w:r>
      </w:hyperlink>
      <w:r w:rsidRPr="008B2B76">
        <w:t xml:space="preserve"> </w:t>
      </w:r>
    </w:p>
    <w:p w14:paraId="563999D3" w14:textId="3AF8A14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Ionică, A. M., Deak, G., Boncea, R., Gherman, C. M., &amp; Mihalca, A. D. (2022). The European Badger as a New Host for </w:t>
      </w:r>
      <w:r w:rsidRPr="008B2B76">
        <w:rPr>
          <w:i/>
        </w:rPr>
        <w:t>Dirofilaria immitis</w:t>
      </w:r>
      <w:r w:rsidRPr="008B2B76">
        <w:t xml:space="preserve"> and an Update on the Distribution of the Heartworm in Wild Carnivores from Romania. </w:t>
      </w:r>
      <w:r w:rsidRPr="008B2B76">
        <w:rPr>
          <w:i/>
        </w:rPr>
        <w:t>Pathogens</w:t>
      </w:r>
      <w:r w:rsidRPr="008B2B76">
        <w:t>,</w:t>
      </w:r>
      <w:r w:rsidRPr="008B2B76">
        <w:rPr>
          <w:i/>
        </w:rPr>
        <w:t xml:space="preserve"> 11</w:t>
      </w:r>
      <w:r w:rsidRPr="008B2B76">
        <w:t xml:space="preserve">(4), 420. </w:t>
      </w:r>
      <w:hyperlink r:id="rId20" w:history="1">
        <w:r w:rsidRPr="008B2B76">
          <w:rPr>
            <w:rStyle w:val="Hyperlink"/>
          </w:rPr>
          <w:t>https://doi.org/10.3390/pathogens11040420</w:t>
        </w:r>
      </w:hyperlink>
      <w:r w:rsidRPr="008B2B76">
        <w:t xml:space="preserve"> </w:t>
      </w:r>
    </w:p>
    <w:p w14:paraId="74A1D948" w14:textId="6BD43431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lastRenderedPageBreak/>
        <w:t xml:space="preserve">Ionică, A. M., Matei, I. A., D'Amico, G., Daskalaki, A. A., Juránková, J., Ionescu, D. T., Mihalca, A. D., Modrý, D., &amp; Gherman, C. M. (2016). Role of golden jackals (Canis aureus) as natural reservoirs of Dirofilaria spp. in Romania. </w:t>
      </w:r>
      <w:r w:rsidRPr="008B2B76">
        <w:rPr>
          <w:i/>
        </w:rPr>
        <w:t>Parasit Vectors</w:t>
      </w:r>
      <w:r w:rsidRPr="008B2B76">
        <w:t>,</w:t>
      </w:r>
      <w:r w:rsidRPr="008B2B76">
        <w:rPr>
          <w:i/>
        </w:rPr>
        <w:t xml:space="preserve"> 9</w:t>
      </w:r>
      <w:r w:rsidRPr="008B2B76">
        <w:t xml:space="preserve">, 240. </w:t>
      </w:r>
      <w:hyperlink r:id="rId21" w:history="1">
        <w:r w:rsidRPr="008B2B76">
          <w:rPr>
            <w:rStyle w:val="Hyperlink"/>
          </w:rPr>
          <w:t>https://doi.org/10.1186/s13071-016-1524-3</w:t>
        </w:r>
      </w:hyperlink>
      <w:r w:rsidRPr="008B2B76">
        <w:t xml:space="preserve"> </w:t>
      </w:r>
    </w:p>
    <w:p w14:paraId="10BBD528" w14:textId="19E6D7C5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Johnson, C. A. (1975). </w:t>
      </w:r>
      <w:r w:rsidRPr="008B2B76">
        <w:rPr>
          <w:i/>
        </w:rPr>
        <w:t>Ursus americanus</w:t>
      </w:r>
      <w:r w:rsidRPr="008B2B76">
        <w:t xml:space="preserve"> (Black Bear) a New Host for </w:t>
      </w:r>
      <w:r w:rsidRPr="008B2B76">
        <w:rPr>
          <w:i/>
        </w:rPr>
        <w:t>Dirofilaria immitis</w:t>
      </w:r>
      <w:r w:rsidRPr="008B2B76">
        <w:t xml:space="preserve">. </w:t>
      </w:r>
      <w:r w:rsidRPr="008B2B76">
        <w:rPr>
          <w:i/>
        </w:rPr>
        <w:t>The Journal of Parasitology</w:t>
      </w:r>
      <w:r w:rsidRPr="008B2B76">
        <w:t>,</w:t>
      </w:r>
      <w:r w:rsidRPr="008B2B76">
        <w:rPr>
          <w:i/>
        </w:rPr>
        <w:t xml:space="preserve"> 61</w:t>
      </w:r>
      <w:r w:rsidRPr="008B2B76">
        <w:t xml:space="preserve">(5), 940. </w:t>
      </w:r>
      <w:hyperlink r:id="rId22" w:history="1">
        <w:r w:rsidRPr="008B2B76">
          <w:rPr>
            <w:rStyle w:val="Hyperlink"/>
          </w:rPr>
          <w:t>https://doi.org/10.2307/3279242</w:t>
        </w:r>
      </w:hyperlink>
      <w:r w:rsidRPr="008B2B76">
        <w:t xml:space="preserve"> </w:t>
      </w:r>
    </w:p>
    <w:p w14:paraId="1410243E" w14:textId="190DB280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Kaiser, L., &amp; Williams, J. F. (2004). Dirofilaria immitis: worm burden and pulmonary artery proliferation in dogs from Michigan (United States). </w:t>
      </w:r>
      <w:r w:rsidRPr="008B2B76">
        <w:rPr>
          <w:i/>
        </w:rPr>
        <w:t>Veterinary Parasitology</w:t>
      </w:r>
      <w:r w:rsidRPr="008B2B76">
        <w:t>,</w:t>
      </w:r>
      <w:r w:rsidRPr="008B2B76">
        <w:rPr>
          <w:i/>
        </w:rPr>
        <w:t xml:space="preserve"> 124</w:t>
      </w:r>
      <w:r w:rsidRPr="008B2B76">
        <w:t xml:space="preserve">(1), 125-129. </w:t>
      </w:r>
      <w:hyperlink r:id="rId23" w:history="1">
        <w:r w:rsidRPr="008B2B76">
          <w:rPr>
            <w:rStyle w:val="Hyperlink"/>
          </w:rPr>
          <w:t>https://doi.org/10.1016/j.vetpar.2004.06.015</w:t>
        </w:r>
      </w:hyperlink>
      <w:r w:rsidRPr="008B2B76">
        <w:t xml:space="preserve"> </w:t>
      </w:r>
    </w:p>
    <w:p w14:paraId="3C186605" w14:textId="7777777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Kang, S.-s., Kim, J.-h., Kwon, Y.-b., &amp; Park, S.-h. (2002). A harbor seal infection with </w:t>
      </w:r>
      <w:r w:rsidRPr="008B2B76">
        <w:rPr>
          <w:i/>
        </w:rPr>
        <w:t>Dirofilaria</w:t>
      </w:r>
      <w:r w:rsidRPr="008B2B76">
        <w:t xml:space="preserve">. </w:t>
      </w:r>
      <w:r w:rsidRPr="008B2B76">
        <w:rPr>
          <w:i/>
        </w:rPr>
        <w:t>Journal of veterinary clinics</w:t>
      </w:r>
      <w:r w:rsidRPr="008B2B76">
        <w:t>,</w:t>
      </w:r>
      <w:r w:rsidRPr="008B2B76">
        <w:rPr>
          <w:i/>
        </w:rPr>
        <w:t xml:space="preserve"> 19</w:t>
      </w:r>
      <w:r w:rsidRPr="008B2B76">
        <w:t xml:space="preserve">(1), 92-94. </w:t>
      </w:r>
    </w:p>
    <w:p w14:paraId="2998B32E" w14:textId="7777777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Kazacos, K. R., &amp; Edberg, E. O. (1979). Dirofilaria immitis infection in foxes and coyotes in Indiana. </w:t>
      </w:r>
      <w:r w:rsidRPr="008B2B76">
        <w:rPr>
          <w:i/>
        </w:rPr>
        <w:t>Journal of the American Veterinary Medical Association</w:t>
      </w:r>
      <w:r w:rsidRPr="008B2B76">
        <w:t>,</w:t>
      </w:r>
      <w:r w:rsidRPr="008B2B76">
        <w:rPr>
          <w:i/>
        </w:rPr>
        <w:t xml:space="preserve"> 175</w:t>
      </w:r>
      <w:r w:rsidRPr="008B2B76">
        <w:t xml:space="preserve">(9), 909-910. </w:t>
      </w:r>
    </w:p>
    <w:p w14:paraId="27C09D8F" w14:textId="5F06BD88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King, A. W., &amp; Bohning, A. M. (1984). The Incidence of Heartworm Dirofilaria immitis (Filarioidea), in the Wild Canids of Northeast Arkansas. </w:t>
      </w:r>
      <w:r w:rsidRPr="008B2B76">
        <w:rPr>
          <w:i/>
        </w:rPr>
        <w:t>The Southwestern Naturalist</w:t>
      </w:r>
      <w:r w:rsidRPr="008B2B76">
        <w:t>,</w:t>
      </w:r>
      <w:r w:rsidRPr="008B2B76">
        <w:rPr>
          <w:i/>
        </w:rPr>
        <w:t xml:space="preserve"> 29</w:t>
      </w:r>
      <w:r w:rsidRPr="008B2B76">
        <w:t xml:space="preserve">(1), 89-92. </w:t>
      </w:r>
      <w:hyperlink r:id="rId24" w:history="1">
        <w:r w:rsidRPr="008B2B76">
          <w:rPr>
            <w:rStyle w:val="Hyperlink"/>
          </w:rPr>
          <w:t>https://doi.org/10.2307/3670773</w:t>
        </w:r>
      </w:hyperlink>
      <w:r w:rsidRPr="008B2B76">
        <w:t xml:space="preserve"> </w:t>
      </w:r>
    </w:p>
    <w:p w14:paraId="0777DC59" w14:textId="2A80396F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Kravchenko, V., Itin, G., Kartashev, V., Ermakov, A., Kartashov, S., Diosdado, A., González-Miguel, J., &amp; Simón, F. (2016). </w:t>
      </w:r>
      <w:r w:rsidRPr="008B2B76">
        <w:rPr>
          <w:i/>
        </w:rPr>
        <w:t>Dirofilaria immitis</w:t>
      </w:r>
      <w:r w:rsidRPr="008B2B76">
        <w:t xml:space="preserve"> and </w:t>
      </w:r>
      <w:r w:rsidRPr="008B2B76">
        <w:rPr>
          <w:i/>
        </w:rPr>
        <w:t>D. repens</w:t>
      </w:r>
      <w:r w:rsidRPr="008B2B76">
        <w:t xml:space="preserve"> in sylvatic reservoirs of Krasnodar Krai (Russian Federation). </w:t>
      </w:r>
      <w:r w:rsidRPr="008B2B76">
        <w:rPr>
          <w:i/>
        </w:rPr>
        <w:t>Veterinary Parasitology: Regional Studies and Reports</w:t>
      </w:r>
      <w:r w:rsidRPr="008B2B76">
        <w:t>,</w:t>
      </w:r>
      <w:r w:rsidRPr="008B2B76">
        <w:rPr>
          <w:i/>
        </w:rPr>
        <w:t xml:space="preserve"> 6</w:t>
      </w:r>
      <w:r w:rsidRPr="008B2B76">
        <w:t xml:space="preserve">, 35-38. </w:t>
      </w:r>
      <w:hyperlink r:id="rId25" w:history="1">
        <w:r w:rsidRPr="008B2B76">
          <w:rPr>
            <w:rStyle w:val="Hyperlink"/>
          </w:rPr>
          <w:t>https://doi.org/10.1016/j.vprsr.2016.08.004</w:t>
        </w:r>
      </w:hyperlink>
      <w:r w:rsidRPr="008B2B76">
        <w:t xml:space="preserve"> </w:t>
      </w:r>
    </w:p>
    <w:p w14:paraId="3A288CBD" w14:textId="4F213FD3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Markakis, G., Sioutas, G., Bitchava, D., Komnenou, A., Ganoti, M., &amp; Papadopoulos, E. (2024). Is the European badger a new host for Dirofilaria immitis? The first records in Greece. </w:t>
      </w:r>
      <w:r w:rsidRPr="008B2B76">
        <w:rPr>
          <w:i/>
        </w:rPr>
        <w:t>Parasitology Research</w:t>
      </w:r>
      <w:r w:rsidRPr="008B2B76">
        <w:t>,</w:t>
      </w:r>
      <w:r w:rsidRPr="008B2B76">
        <w:rPr>
          <w:i/>
        </w:rPr>
        <w:t xml:space="preserve"> 123</w:t>
      </w:r>
      <w:r w:rsidRPr="008B2B76">
        <w:t xml:space="preserve">(2), 118. </w:t>
      </w:r>
      <w:hyperlink r:id="rId26" w:history="1">
        <w:r w:rsidRPr="008B2B76">
          <w:rPr>
            <w:rStyle w:val="Hyperlink"/>
          </w:rPr>
          <w:t>https://doi.org/10.1007/s00436-024-08141-0</w:t>
        </w:r>
      </w:hyperlink>
      <w:r w:rsidRPr="008B2B76">
        <w:t xml:space="preserve"> </w:t>
      </w:r>
    </w:p>
    <w:p w14:paraId="2A50EEF6" w14:textId="346C0CF0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>Marks, C. A., &amp; Bloomfield, T. E. (1998). Canine heartworm (</w:t>
      </w:r>
      <w:r w:rsidRPr="008B2B76">
        <w:rPr>
          <w:i/>
        </w:rPr>
        <w:t>Dirofilaria immitis</w:t>
      </w:r>
      <w:r w:rsidRPr="008B2B76">
        <w:t>) detected in red foxes (</w:t>
      </w:r>
      <w:r w:rsidRPr="008B2B76">
        <w:rPr>
          <w:i/>
        </w:rPr>
        <w:t>Vulpes vulpes</w:t>
      </w:r>
      <w:r w:rsidRPr="008B2B76">
        <w:t xml:space="preserve">) in urban Melbourne. </w:t>
      </w:r>
      <w:r w:rsidRPr="008B2B76">
        <w:rPr>
          <w:i/>
        </w:rPr>
        <w:t>Veterinary Parasitology</w:t>
      </w:r>
      <w:r w:rsidRPr="008B2B76">
        <w:t>,</w:t>
      </w:r>
      <w:r w:rsidRPr="008B2B76">
        <w:rPr>
          <w:i/>
        </w:rPr>
        <w:t xml:space="preserve"> 78</w:t>
      </w:r>
      <w:r w:rsidRPr="008B2B76">
        <w:t xml:space="preserve">(2), 147-154. </w:t>
      </w:r>
      <w:hyperlink r:id="rId27" w:history="1">
        <w:r w:rsidRPr="008B2B76">
          <w:rPr>
            <w:rStyle w:val="Hyperlink"/>
          </w:rPr>
          <w:t>https://doi.org/10.1016/S0304-4017(98)00131-9</w:t>
        </w:r>
      </w:hyperlink>
      <w:r w:rsidRPr="008B2B76">
        <w:t xml:space="preserve"> </w:t>
      </w:r>
    </w:p>
    <w:p w14:paraId="2C64AB79" w14:textId="1B343FF0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McCall, J. W., Genchi, C., Kramer, L. H., Guerrero, J., &amp; Venco, L. (2008). Heartworm Disease in Animals and Humans. In </w:t>
      </w:r>
      <w:r w:rsidRPr="008B2B76">
        <w:rPr>
          <w:i/>
        </w:rPr>
        <w:t>Advances in Parasitology</w:t>
      </w:r>
      <w:r w:rsidRPr="008B2B76">
        <w:t xml:space="preserve"> (Vol. 66, pp. 193-285). Academic Press. </w:t>
      </w:r>
      <w:hyperlink r:id="rId28" w:history="1">
        <w:r w:rsidRPr="008B2B76">
          <w:rPr>
            <w:rStyle w:val="Hyperlink"/>
          </w:rPr>
          <w:t>https://doi.org/10.1016/S0065-308X(08)00204-2</w:t>
        </w:r>
      </w:hyperlink>
      <w:r w:rsidRPr="008B2B76">
        <w:t xml:space="preserve"> </w:t>
      </w:r>
    </w:p>
    <w:p w14:paraId="744A606F" w14:textId="5A16C7C9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Molnár, V., Pazár, P., Rigó, D., Máthé, D., Fok, É., Glávits, R., Vajdovich, P., Jacsó, O., Balogh, L., &amp; Sós, E. (2010). Autochthonous </w:t>
      </w:r>
      <w:r w:rsidRPr="008B2B76">
        <w:rPr>
          <w:i/>
        </w:rPr>
        <w:t>Dirofilaria immitis</w:t>
      </w:r>
      <w:r w:rsidRPr="008B2B76">
        <w:t xml:space="preserve"> infection in a ferret with aberrant larval migration in Europe. </w:t>
      </w:r>
      <w:r w:rsidRPr="008B2B76">
        <w:rPr>
          <w:i/>
        </w:rPr>
        <w:t>Journal of Small Animal Practice</w:t>
      </w:r>
      <w:r w:rsidRPr="008B2B76">
        <w:t>,</w:t>
      </w:r>
      <w:r w:rsidRPr="008B2B76">
        <w:rPr>
          <w:i/>
        </w:rPr>
        <w:t xml:space="preserve"> 51</w:t>
      </w:r>
      <w:r w:rsidRPr="008B2B76">
        <w:t xml:space="preserve">(7), 393-396. </w:t>
      </w:r>
      <w:hyperlink r:id="rId29" w:history="1">
        <w:r w:rsidRPr="008B2B76">
          <w:rPr>
            <w:rStyle w:val="Hyperlink"/>
          </w:rPr>
          <w:t>https://doi.org/10.1111/j.1748-5827.2010.00950.x</w:t>
        </w:r>
      </w:hyperlink>
      <w:r w:rsidRPr="008B2B76">
        <w:t xml:space="preserve"> </w:t>
      </w:r>
    </w:p>
    <w:p w14:paraId="5E0259A2" w14:textId="7927A15D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Moroni, B., Rossi, L., Meneguz, P. G., Orusa, R., Zoppi, S., Robetto, S., Marucco, F., &amp; Tizzani, P. (2020). </w:t>
      </w:r>
      <w:r w:rsidRPr="008B2B76">
        <w:rPr>
          <w:i/>
        </w:rPr>
        <w:t>Dirofilaria immitis</w:t>
      </w:r>
      <w:r w:rsidRPr="008B2B76">
        <w:t xml:space="preserve"> in wolves recolonizing northern Italy: are wolves competent hosts? </w:t>
      </w:r>
      <w:r w:rsidRPr="008B2B76">
        <w:rPr>
          <w:i/>
        </w:rPr>
        <w:t>Parasites &amp; Vectors</w:t>
      </w:r>
      <w:r w:rsidRPr="008B2B76">
        <w:t>,</w:t>
      </w:r>
      <w:r w:rsidRPr="008B2B76">
        <w:rPr>
          <w:i/>
        </w:rPr>
        <w:t xml:space="preserve"> 13</w:t>
      </w:r>
      <w:r w:rsidRPr="008B2B76">
        <w:t xml:space="preserve">, 482. </w:t>
      </w:r>
      <w:hyperlink r:id="rId30" w:history="1">
        <w:r w:rsidRPr="008B2B76">
          <w:rPr>
            <w:rStyle w:val="Hyperlink"/>
          </w:rPr>
          <w:t>https://doi.org/10.1186/s13071-020-04353-2</w:t>
        </w:r>
      </w:hyperlink>
      <w:r w:rsidRPr="008B2B76">
        <w:t xml:space="preserve"> </w:t>
      </w:r>
    </w:p>
    <w:p w14:paraId="7DF7C25B" w14:textId="63276356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Murata, K., Yanai, T., Agatsuma, T., &amp; Uni, S. (2003). </w:t>
      </w:r>
      <w:r w:rsidRPr="008B2B76">
        <w:rPr>
          <w:i/>
        </w:rPr>
        <w:t>Dirofilaria immitis</w:t>
      </w:r>
      <w:r w:rsidRPr="008B2B76">
        <w:t xml:space="preserve"> Infection of a Snow Leopard (</w:t>
      </w:r>
      <w:r w:rsidRPr="008B2B76">
        <w:rPr>
          <w:i/>
        </w:rPr>
        <w:t>Uncia uncia</w:t>
      </w:r>
      <w:r w:rsidRPr="008B2B76">
        <w:t xml:space="preserve">) in a Japanese Zoo with Mitochondrial DNA Analysis. </w:t>
      </w:r>
      <w:r w:rsidRPr="008B2B76">
        <w:rPr>
          <w:i/>
        </w:rPr>
        <w:t>Journal of Veterinary Medical Science</w:t>
      </w:r>
      <w:r w:rsidRPr="008B2B76">
        <w:t>,</w:t>
      </w:r>
      <w:r w:rsidRPr="008B2B76">
        <w:rPr>
          <w:i/>
        </w:rPr>
        <w:t xml:space="preserve"> 65</w:t>
      </w:r>
      <w:r w:rsidRPr="008B2B76">
        <w:t xml:space="preserve">(8), 945-947. </w:t>
      </w:r>
      <w:hyperlink r:id="rId31" w:history="1">
        <w:r w:rsidRPr="008B2B76">
          <w:rPr>
            <w:rStyle w:val="Hyperlink"/>
          </w:rPr>
          <w:t>https://doi.org/10.1292/jvms.65.945</w:t>
        </w:r>
      </w:hyperlink>
      <w:r w:rsidRPr="008B2B76">
        <w:t xml:space="preserve"> </w:t>
      </w:r>
    </w:p>
    <w:p w14:paraId="20EA74B0" w14:textId="7523D39F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Nakagaki, K., Suzuki, T., Hayama, S. I., &amp; Kanda, E. (2000). Prevalence of dirofilarial infection in raccoon dogs in Japan. </w:t>
      </w:r>
      <w:r w:rsidRPr="008B2B76">
        <w:rPr>
          <w:i/>
        </w:rPr>
        <w:t>Parasitology International</w:t>
      </w:r>
      <w:r w:rsidRPr="008B2B76">
        <w:t>,</w:t>
      </w:r>
      <w:r w:rsidRPr="008B2B76">
        <w:rPr>
          <w:i/>
        </w:rPr>
        <w:t xml:space="preserve"> 49</w:t>
      </w:r>
      <w:r w:rsidRPr="008B2B76">
        <w:t xml:space="preserve">(3), 253-256. </w:t>
      </w:r>
      <w:hyperlink r:id="rId32" w:history="1">
        <w:r w:rsidRPr="008B2B76">
          <w:rPr>
            <w:rStyle w:val="Hyperlink"/>
          </w:rPr>
          <w:t>https://doi.org/10.1016/S1383-5769(00)00049-0</w:t>
        </w:r>
      </w:hyperlink>
      <w:r w:rsidRPr="008B2B76">
        <w:t xml:space="preserve"> </w:t>
      </w:r>
    </w:p>
    <w:p w14:paraId="3709C0CB" w14:textId="3381EA74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Nelson, C. T., &amp; Johnson, C. M. (2024). Evaluation of feline heartworm disease based on gross necropsy, serology, pulmonary histopathology, and radiographic evidence in adult shelter cats in northeastern Alabama. </w:t>
      </w:r>
      <w:r w:rsidRPr="008B2B76">
        <w:rPr>
          <w:i/>
        </w:rPr>
        <w:t>Parasites &amp; Vectors</w:t>
      </w:r>
      <w:r w:rsidRPr="008B2B76">
        <w:t>,</w:t>
      </w:r>
      <w:r w:rsidRPr="008B2B76">
        <w:rPr>
          <w:i/>
        </w:rPr>
        <w:t xml:space="preserve"> 17</w:t>
      </w:r>
      <w:r w:rsidRPr="008B2B76">
        <w:t xml:space="preserve">(1), 161. </w:t>
      </w:r>
      <w:hyperlink r:id="rId33" w:history="1">
        <w:r w:rsidRPr="008B2B76">
          <w:rPr>
            <w:rStyle w:val="Hyperlink"/>
          </w:rPr>
          <w:t>https://doi.org/10.1186/s13071-024-06178-9</w:t>
        </w:r>
      </w:hyperlink>
      <w:r w:rsidRPr="008B2B76">
        <w:t xml:space="preserve"> </w:t>
      </w:r>
    </w:p>
    <w:p w14:paraId="4657F707" w14:textId="1565DC2D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Nelson, T. A., Gregory, D. G., &amp; Laursen, J. R. (2003). Canine heartworms in coyotes in Illinois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39</w:t>
      </w:r>
      <w:r w:rsidRPr="008B2B76">
        <w:t xml:space="preserve">(3), 593-599. </w:t>
      </w:r>
      <w:hyperlink r:id="rId34" w:history="1">
        <w:r w:rsidRPr="008B2B76">
          <w:rPr>
            <w:rStyle w:val="Hyperlink"/>
          </w:rPr>
          <w:t>https://doi.org/10.7589/0090-3558-39.3.593</w:t>
        </w:r>
      </w:hyperlink>
      <w:r w:rsidRPr="008B2B76">
        <w:t xml:space="preserve"> </w:t>
      </w:r>
    </w:p>
    <w:p w14:paraId="0EC846BA" w14:textId="7777777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Oliveira, L. B., McHale, B. J., Verocai, G. G., &amp; Rissi, D. R. (2021). Subcutaneous and cardiopulmonary dirofilariasis in a dog. </w:t>
      </w:r>
      <w:r w:rsidRPr="008B2B76">
        <w:rPr>
          <w:i/>
        </w:rPr>
        <w:t>Canadian Veterinary Journal</w:t>
      </w:r>
      <w:r w:rsidRPr="008B2B76">
        <w:t>,</w:t>
      </w:r>
      <w:r w:rsidRPr="008B2B76">
        <w:rPr>
          <w:i/>
        </w:rPr>
        <w:t xml:space="preserve"> 62</w:t>
      </w:r>
      <w:r w:rsidRPr="008B2B76">
        <w:t xml:space="preserve">(8), 854-856. </w:t>
      </w:r>
    </w:p>
    <w:p w14:paraId="3087EFA7" w14:textId="5BEF3538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lastRenderedPageBreak/>
        <w:t xml:space="preserve">Panayotova-Pencheva, M. S., Mirchev, R. L., &amp; Trifonova, A. P. (2016). Dirofilaria immitis infection in carnivores from Bulgaria: 2012–2013 update. </w:t>
      </w:r>
      <w:r w:rsidRPr="008B2B76">
        <w:rPr>
          <w:i/>
        </w:rPr>
        <w:t>Bulgarian journal of veterinary medicine</w:t>
      </w:r>
      <w:r w:rsidRPr="008B2B76">
        <w:t>,</w:t>
      </w:r>
      <w:r w:rsidRPr="008B2B76">
        <w:rPr>
          <w:i/>
        </w:rPr>
        <w:t xml:space="preserve"> 19</w:t>
      </w:r>
      <w:r w:rsidRPr="008B2B76">
        <w:t xml:space="preserve">(2), 153-162. </w:t>
      </w:r>
      <w:hyperlink r:id="rId35" w:history="1">
        <w:r w:rsidRPr="008B2B76">
          <w:rPr>
            <w:rStyle w:val="Hyperlink"/>
          </w:rPr>
          <w:t>https://doi.org/10.15547/bjvm.918</w:t>
        </w:r>
      </w:hyperlink>
      <w:r w:rsidRPr="008B2B76">
        <w:t xml:space="preserve"> </w:t>
      </w:r>
    </w:p>
    <w:p w14:paraId="37A6BCE2" w14:textId="05BF1E03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Panetta, J. L., Calvani, N. E. D., Orr, B., Nicoletti, A. G., Ward, M. P., &amp; Šlapeta, J. (2021). Multiple diagnostic tests demonstrate an increased risk of canine heartworm disease in northern Queensland, Australia. </w:t>
      </w:r>
      <w:r w:rsidRPr="008B2B76">
        <w:rPr>
          <w:i/>
        </w:rPr>
        <w:t>Parasites &amp; Vectors</w:t>
      </w:r>
      <w:r w:rsidRPr="008B2B76">
        <w:t>,</w:t>
      </w:r>
      <w:r w:rsidRPr="008B2B76">
        <w:rPr>
          <w:i/>
        </w:rPr>
        <w:t xml:space="preserve"> 14</w:t>
      </w:r>
      <w:r w:rsidRPr="008B2B76">
        <w:t xml:space="preserve">, 393. </w:t>
      </w:r>
      <w:hyperlink r:id="rId36" w:history="1">
        <w:r w:rsidRPr="008B2B76">
          <w:rPr>
            <w:rStyle w:val="Hyperlink"/>
          </w:rPr>
          <w:t>https://doi.org/10.1186/s13071-021-04896-y</w:t>
        </w:r>
      </w:hyperlink>
      <w:r w:rsidRPr="008B2B76">
        <w:t xml:space="preserve"> </w:t>
      </w:r>
    </w:p>
    <w:p w14:paraId="55168B2E" w14:textId="38AEF18A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Papadopoulos, E., Komnenou, A., Poutachides, T., Heikkinen, P., Oksanen, A., &amp; Karamanlidis, A. A. (2017). Detection of Dirofilaria immitis in a brown bear (Ursus arctos) in Greece. </w:t>
      </w:r>
      <w:r w:rsidRPr="008B2B76">
        <w:rPr>
          <w:i/>
        </w:rPr>
        <w:t>Helminthologia</w:t>
      </w:r>
      <w:r w:rsidRPr="008B2B76">
        <w:t>,</w:t>
      </w:r>
      <w:r w:rsidRPr="008B2B76">
        <w:rPr>
          <w:i/>
        </w:rPr>
        <w:t xml:space="preserve"> 54</w:t>
      </w:r>
      <w:r w:rsidRPr="008B2B76">
        <w:t xml:space="preserve">(3), 257-261. </w:t>
      </w:r>
      <w:hyperlink r:id="rId37" w:history="1">
        <w:r w:rsidRPr="008B2B76">
          <w:rPr>
            <w:rStyle w:val="Hyperlink"/>
          </w:rPr>
          <w:t>https://doi.org/10.1515/helm-2017-0033</w:t>
        </w:r>
      </w:hyperlink>
      <w:r w:rsidRPr="008B2B76">
        <w:t xml:space="preserve"> </w:t>
      </w:r>
    </w:p>
    <w:p w14:paraId="558C7BE5" w14:textId="2F33BA5C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>Penezić, A., Selaković, S., Pavlović, I., &amp; Ćirović, D. (2014). First findings and prevalence of adult heartworms (</w:t>
      </w:r>
      <w:r w:rsidRPr="008B2B76">
        <w:rPr>
          <w:i/>
        </w:rPr>
        <w:t>Dirofilaria immitis</w:t>
      </w:r>
      <w:r w:rsidRPr="008B2B76">
        <w:t xml:space="preserve">) in wild carnivores from Serbia. </w:t>
      </w:r>
      <w:r w:rsidRPr="008B2B76">
        <w:rPr>
          <w:i/>
        </w:rPr>
        <w:t>Parasitology Research</w:t>
      </w:r>
      <w:r w:rsidRPr="008B2B76">
        <w:t>,</w:t>
      </w:r>
      <w:r w:rsidRPr="008B2B76">
        <w:rPr>
          <w:i/>
        </w:rPr>
        <w:t xml:space="preserve"> 113</w:t>
      </w:r>
      <w:r w:rsidRPr="008B2B76">
        <w:t xml:space="preserve">, 3281-3285. </w:t>
      </w:r>
      <w:hyperlink r:id="rId38" w:history="1">
        <w:r w:rsidRPr="008B2B76">
          <w:rPr>
            <w:rStyle w:val="Hyperlink"/>
          </w:rPr>
          <w:t>https://doi.org/10.1007/s00436-014-3991-9</w:t>
        </w:r>
      </w:hyperlink>
      <w:r w:rsidRPr="008B2B76">
        <w:t xml:space="preserve"> </w:t>
      </w:r>
    </w:p>
    <w:p w14:paraId="23DC0900" w14:textId="77777777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Rafailov, R., Popov, G., Kanchev, K., &amp; Manov, V. (2022). PATHOMORPHOLOGICAL FINDINGS IN DOGS WITH SPONTANEOUS HEARTWORM DISEASE. </w:t>
      </w:r>
      <w:r w:rsidRPr="008B2B76">
        <w:rPr>
          <w:i/>
        </w:rPr>
        <w:t>Tradition &amp; Modernity in Veterinary Medicine</w:t>
      </w:r>
      <w:r w:rsidRPr="008B2B76">
        <w:t>,</w:t>
      </w:r>
      <w:r w:rsidRPr="008B2B76">
        <w:rPr>
          <w:i/>
        </w:rPr>
        <w:t xml:space="preserve"> 7</w:t>
      </w:r>
      <w:r w:rsidRPr="008B2B76">
        <w:t xml:space="preserve">(1). </w:t>
      </w:r>
    </w:p>
    <w:p w14:paraId="2080DCFA" w14:textId="1CB75AB9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Sacks, B. N. (1998). Increasing prevalence of canine heartworm in coyotes from California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34</w:t>
      </w:r>
      <w:r w:rsidRPr="008B2B76">
        <w:t xml:space="preserve">(2), 386-389. </w:t>
      </w:r>
      <w:hyperlink r:id="rId39" w:history="1">
        <w:r w:rsidRPr="008B2B76">
          <w:rPr>
            <w:rStyle w:val="Hyperlink"/>
          </w:rPr>
          <w:t>https://doi.org/10.7589/0090-3558-34.2.386</w:t>
        </w:r>
      </w:hyperlink>
      <w:r w:rsidRPr="008B2B76">
        <w:t xml:space="preserve"> </w:t>
      </w:r>
    </w:p>
    <w:p w14:paraId="50A574FD" w14:textId="414B72B6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Santoro, M., Miletti, G., Vangone, L., Spadari, L., Reccia, S., &amp; Fusco, G. (2019). Heartworm Disease (Dirofilaria immitis) in Two Roaming Dogs From the Urban Area of Castel Volturno, Southern Italy. </w:t>
      </w:r>
      <w:r w:rsidRPr="008B2B76">
        <w:rPr>
          <w:i/>
        </w:rPr>
        <w:t>Front Vet Sci</w:t>
      </w:r>
      <w:r w:rsidRPr="008B2B76">
        <w:t>,</w:t>
      </w:r>
      <w:r w:rsidRPr="008B2B76">
        <w:rPr>
          <w:i/>
        </w:rPr>
        <w:t xml:space="preserve"> 6</w:t>
      </w:r>
      <w:r w:rsidRPr="008B2B76">
        <w:t xml:space="preserve">, 270. </w:t>
      </w:r>
      <w:hyperlink r:id="rId40" w:history="1">
        <w:r w:rsidRPr="008B2B76">
          <w:rPr>
            <w:rStyle w:val="Hyperlink"/>
          </w:rPr>
          <w:t>https://doi.org/10.3389/fvets.2019.00270</w:t>
        </w:r>
      </w:hyperlink>
      <w:r w:rsidRPr="008B2B76">
        <w:t xml:space="preserve"> </w:t>
      </w:r>
    </w:p>
    <w:p w14:paraId="2A62D1D7" w14:textId="5DE10BCD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Segovia, J. M., Torres, J., Miquel, J., Llaneza, L., &amp; Feliu, C. (2001). Helminths in the wolf, Canis lupus, from north-western Spain. </w:t>
      </w:r>
      <w:r w:rsidRPr="008B2B76">
        <w:rPr>
          <w:i/>
        </w:rPr>
        <w:t>Journal of Helminthology</w:t>
      </w:r>
      <w:r w:rsidRPr="008B2B76">
        <w:t>,</w:t>
      </w:r>
      <w:r w:rsidRPr="008B2B76">
        <w:rPr>
          <w:i/>
        </w:rPr>
        <w:t xml:space="preserve"> 75</w:t>
      </w:r>
      <w:r w:rsidRPr="008B2B76">
        <w:t xml:space="preserve">(2), 183-192. </w:t>
      </w:r>
      <w:hyperlink r:id="rId41" w:history="1">
        <w:r w:rsidRPr="008B2B76">
          <w:rPr>
            <w:rStyle w:val="Hyperlink"/>
          </w:rPr>
          <w:t>https://doi.org/10.1079/JOH200152</w:t>
        </w:r>
      </w:hyperlink>
      <w:r w:rsidRPr="008B2B76">
        <w:t xml:space="preserve"> </w:t>
      </w:r>
    </w:p>
    <w:p w14:paraId="6A8A895A" w14:textId="407C1DD2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Sharifdini, M., Karimi, M., Ashrafi, K., Soleimani, M., &amp; Mirjalali, H. (2022). Prevalence and molecular characterization of Dirofilaria immitis in road killed canids of northern Iran. </w:t>
      </w:r>
      <w:r w:rsidRPr="008B2B76">
        <w:rPr>
          <w:i/>
        </w:rPr>
        <w:t>BMC Vet Res</w:t>
      </w:r>
      <w:r w:rsidRPr="008B2B76">
        <w:t>,</w:t>
      </w:r>
      <w:r w:rsidRPr="008B2B76">
        <w:rPr>
          <w:i/>
        </w:rPr>
        <w:t xml:space="preserve"> 18</w:t>
      </w:r>
      <w:r w:rsidRPr="008B2B76">
        <w:t xml:space="preserve">(1), 161. </w:t>
      </w:r>
      <w:hyperlink r:id="rId42" w:history="1">
        <w:r w:rsidRPr="008B2B76">
          <w:rPr>
            <w:rStyle w:val="Hyperlink"/>
          </w:rPr>
          <w:t>https://doi.org/10.1186/s12917-022-03270-z</w:t>
        </w:r>
      </w:hyperlink>
      <w:r w:rsidRPr="008B2B76">
        <w:t xml:space="preserve"> </w:t>
      </w:r>
    </w:p>
    <w:p w14:paraId="479213D5" w14:textId="567ED2A1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SIMMONS, J. M., NICHOLSON, W. S., HILL, E. P., &amp; BRIGGS, D. B. (1980). OCCURRENCE OF (Dirofilaria immitis) IN GRAY FOX (Urocyon cinereoargenteus) IN ALABAMA AND GEORGIA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16</w:t>
      </w:r>
      <w:r w:rsidRPr="008B2B76">
        <w:t xml:space="preserve">(2), 225-228. </w:t>
      </w:r>
      <w:hyperlink r:id="rId43" w:history="1">
        <w:r w:rsidRPr="008B2B76">
          <w:rPr>
            <w:rStyle w:val="Hyperlink"/>
          </w:rPr>
          <w:t>https://doi.org/10.7589/0090-3558-16.2.225</w:t>
        </w:r>
      </w:hyperlink>
      <w:r w:rsidRPr="008B2B76">
        <w:t xml:space="preserve"> </w:t>
      </w:r>
    </w:p>
    <w:p w14:paraId="6D3AB0A9" w14:textId="2016DA5C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Tolnai, Z., Széll, Z., Sproch, Á., Szeredi, L., &amp; Sréter, T. (2014). Dirofilaria immitis: An emerging parasite in dogs, red foxes and golden jackals in Hungary. </w:t>
      </w:r>
      <w:r w:rsidRPr="008B2B76">
        <w:rPr>
          <w:i/>
        </w:rPr>
        <w:t>Veterinary Parasitology</w:t>
      </w:r>
      <w:r w:rsidRPr="008B2B76">
        <w:t>,</w:t>
      </w:r>
      <w:r w:rsidRPr="008B2B76">
        <w:rPr>
          <w:i/>
        </w:rPr>
        <w:t xml:space="preserve"> 203</w:t>
      </w:r>
      <w:r w:rsidRPr="008B2B76">
        <w:t xml:space="preserve">(3), 339-342. </w:t>
      </w:r>
      <w:hyperlink r:id="rId44" w:history="1">
        <w:r w:rsidRPr="008B2B76">
          <w:rPr>
            <w:rStyle w:val="Hyperlink"/>
          </w:rPr>
          <w:t>https://doi.org/10.1016/j.vetpar.2014.04.004</w:t>
        </w:r>
      </w:hyperlink>
      <w:r w:rsidRPr="008B2B76">
        <w:t xml:space="preserve"> </w:t>
      </w:r>
    </w:p>
    <w:p w14:paraId="1D4DCB0C" w14:textId="17825161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Weinmann, C. J., &amp; Garcia, R. (1980). Coyotes and canine heartworm in California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16</w:t>
      </w:r>
      <w:r w:rsidRPr="008B2B76">
        <w:t xml:space="preserve">(2), 217-221. </w:t>
      </w:r>
      <w:hyperlink r:id="rId45" w:history="1">
        <w:r w:rsidRPr="008B2B76">
          <w:rPr>
            <w:rStyle w:val="Hyperlink"/>
          </w:rPr>
          <w:t>https://doi.org/10.7589/0090-3558-16.2.217</w:t>
        </w:r>
      </w:hyperlink>
      <w:r w:rsidRPr="008B2B76">
        <w:t xml:space="preserve"> </w:t>
      </w:r>
    </w:p>
    <w:p w14:paraId="7DF635A0" w14:textId="1F228AB6" w:rsidR="008B2B76" w:rsidRPr="008B2B76" w:rsidRDefault="008B2B76" w:rsidP="008B2B76">
      <w:pPr>
        <w:pStyle w:val="EndNoteBibliography"/>
        <w:spacing w:after="0"/>
        <w:ind w:left="720" w:hanging="720"/>
      </w:pPr>
      <w:r w:rsidRPr="008B2B76">
        <w:t xml:space="preserve">Wixsom, M. J., Green, S. P., Corwin, R. M., &amp; Fritzell, E. K. (1991). Dirofilaria immitis in coyotes and foxes in Missouri. </w:t>
      </w:r>
      <w:r w:rsidRPr="008B2B76">
        <w:rPr>
          <w:i/>
        </w:rPr>
        <w:t>Journal of Wildlife Diseases</w:t>
      </w:r>
      <w:r w:rsidRPr="008B2B76">
        <w:t>,</w:t>
      </w:r>
      <w:r w:rsidRPr="008B2B76">
        <w:rPr>
          <w:i/>
        </w:rPr>
        <w:t xml:space="preserve"> 27</w:t>
      </w:r>
      <w:r w:rsidRPr="008B2B76">
        <w:t xml:space="preserve">(1), 166-169. </w:t>
      </w:r>
      <w:hyperlink r:id="rId46" w:history="1">
        <w:r w:rsidRPr="008B2B76">
          <w:rPr>
            <w:rStyle w:val="Hyperlink"/>
          </w:rPr>
          <w:t>https://doi.org/10.7589/0090-3558-27.1.166</w:t>
        </w:r>
      </w:hyperlink>
      <w:r w:rsidRPr="008B2B76">
        <w:t xml:space="preserve"> </w:t>
      </w:r>
    </w:p>
    <w:p w14:paraId="34992C9C" w14:textId="696CBE65" w:rsidR="008B2B76" w:rsidRPr="008B2B76" w:rsidRDefault="008B2B76" w:rsidP="008B2B76">
      <w:pPr>
        <w:pStyle w:val="EndNoteBibliography"/>
        <w:ind w:left="720" w:hanging="720"/>
      </w:pPr>
      <w:r w:rsidRPr="008B2B76">
        <w:t xml:space="preserve">Wu, C. C., &amp; Fan, P. C. (2003). Prevalence of canine dirofilariasis in Taiwan. </w:t>
      </w:r>
      <w:r w:rsidRPr="008B2B76">
        <w:rPr>
          <w:i/>
        </w:rPr>
        <w:t>J Helminthol</w:t>
      </w:r>
      <w:r w:rsidRPr="008B2B76">
        <w:t>,</w:t>
      </w:r>
      <w:r w:rsidRPr="008B2B76">
        <w:rPr>
          <w:i/>
        </w:rPr>
        <w:t xml:space="preserve"> 77</w:t>
      </w:r>
      <w:r w:rsidRPr="008B2B76">
        <w:t xml:space="preserve">(1), 83-88. </w:t>
      </w:r>
      <w:hyperlink r:id="rId47" w:history="1">
        <w:r w:rsidRPr="008B2B76">
          <w:rPr>
            <w:rStyle w:val="Hyperlink"/>
          </w:rPr>
          <w:t>https://doi.org/10.1079/joh2002150</w:t>
        </w:r>
      </w:hyperlink>
      <w:r w:rsidRPr="008B2B76">
        <w:t xml:space="preserve"> </w:t>
      </w:r>
    </w:p>
    <w:p w14:paraId="49CDE65A" w14:textId="288294F4" w:rsidR="00F434F9" w:rsidRDefault="00F434F9" w:rsidP="00FB40E9">
      <w:pPr>
        <w:jc w:val="both"/>
      </w:pPr>
      <w:r w:rsidRPr="00FB40E9">
        <w:rPr>
          <w:rFonts w:ascii="Arial" w:hAnsi="Arial" w:cs="Arial"/>
          <w:sz w:val="20"/>
          <w:szCs w:val="20"/>
        </w:rPr>
        <w:fldChar w:fldCharType="end"/>
      </w:r>
    </w:p>
    <w:sectPr w:rsidR="00F434F9" w:rsidSect="0091613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4CC3B8D"/>
    <w:multiLevelType w:val="hybridMultilevel"/>
    <w:tmpl w:val="BAD2BF9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8F3107C"/>
    <w:multiLevelType w:val="hybridMultilevel"/>
    <w:tmpl w:val="114AC44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36129855">
    <w:abstractNumId w:val="1"/>
  </w:num>
  <w:num w:numId="2" w16cid:durableId="19707464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ppxf5r65rr9be9vwp550002xewetx92ddz&quot;&gt;My EndNote Library&lt;record-ids&gt;&lt;item&gt;84&lt;/item&gt;&lt;item&gt;140&lt;/item&gt;&lt;item&gt;213&lt;/item&gt;&lt;item&gt;268&lt;/item&gt;&lt;item&gt;276&lt;/item&gt;&lt;item&gt;296&lt;/item&gt;&lt;item&gt;297&lt;/item&gt;&lt;item&gt;337&lt;/item&gt;&lt;item&gt;338&lt;/item&gt;&lt;item&gt;339&lt;/item&gt;&lt;item&gt;340&lt;/item&gt;&lt;item&gt;341&lt;/item&gt;&lt;item&gt;342&lt;/item&gt;&lt;item&gt;344&lt;/item&gt;&lt;item&gt;345&lt;/item&gt;&lt;item&gt;346&lt;/item&gt;&lt;item&gt;347&lt;/item&gt;&lt;item&gt;348&lt;/item&gt;&lt;item&gt;349&lt;/item&gt;&lt;item&gt;350&lt;/item&gt;&lt;item&gt;351&lt;/item&gt;&lt;item&gt;352&lt;/item&gt;&lt;item&gt;354&lt;/item&gt;&lt;item&gt;355&lt;/item&gt;&lt;item&gt;356&lt;/item&gt;&lt;item&gt;357&lt;/item&gt;&lt;item&gt;358&lt;/item&gt;&lt;item&gt;359&lt;/item&gt;&lt;item&gt;360&lt;/item&gt;&lt;item&gt;361&lt;/item&gt;&lt;item&gt;363&lt;/item&gt;&lt;item&gt;365&lt;/item&gt;&lt;item&gt;367&lt;/item&gt;&lt;item&gt;368&lt;/item&gt;&lt;item&gt;404&lt;/item&gt;&lt;item&gt;405&lt;/item&gt;&lt;item&gt;515&lt;/item&gt;&lt;item&gt;533&lt;/item&gt;&lt;item&gt;621&lt;/item&gt;&lt;item&gt;622&lt;/item&gt;&lt;item&gt;625&lt;/item&gt;&lt;item&gt;627&lt;/item&gt;&lt;item&gt;628&lt;/item&gt;&lt;item&gt;629&lt;/item&gt;&lt;item&gt;631&lt;/item&gt;&lt;item&gt;632&lt;/item&gt;&lt;/record-ids&gt;&lt;/item&gt;&lt;/Libraries&gt;"/>
    <w:docVar w:name="EN.UseJSCitationFormat" w:val="False"/>
  </w:docVars>
  <w:rsids>
    <w:rsidRoot w:val="00F434F9"/>
    <w:rsid w:val="0000093E"/>
    <w:rsid w:val="0000132A"/>
    <w:rsid w:val="00011DA5"/>
    <w:rsid w:val="00012A65"/>
    <w:rsid w:val="000147B5"/>
    <w:rsid w:val="000302DF"/>
    <w:rsid w:val="000315EB"/>
    <w:rsid w:val="00034A65"/>
    <w:rsid w:val="00036DB9"/>
    <w:rsid w:val="00042A14"/>
    <w:rsid w:val="000516E9"/>
    <w:rsid w:val="000627C5"/>
    <w:rsid w:val="00071AA6"/>
    <w:rsid w:val="00083BD3"/>
    <w:rsid w:val="00092A9D"/>
    <w:rsid w:val="00094473"/>
    <w:rsid w:val="00097C85"/>
    <w:rsid w:val="000A02D8"/>
    <w:rsid w:val="000A60BC"/>
    <w:rsid w:val="000B232E"/>
    <w:rsid w:val="000B25F3"/>
    <w:rsid w:val="000B5064"/>
    <w:rsid w:val="000B6B94"/>
    <w:rsid w:val="000C482B"/>
    <w:rsid w:val="000D3ADF"/>
    <w:rsid w:val="000D663A"/>
    <w:rsid w:val="000D66AF"/>
    <w:rsid w:val="000E0533"/>
    <w:rsid w:val="000E6FB2"/>
    <w:rsid w:val="00101935"/>
    <w:rsid w:val="00103C44"/>
    <w:rsid w:val="001071EE"/>
    <w:rsid w:val="00113F97"/>
    <w:rsid w:val="00114FBA"/>
    <w:rsid w:val="001173DA"/>
    <w:rsid w:val="00120D09"/>
    <w:rsid w:val="00123604"/>
    <w:rsid w:val="00126E48"/>
    <w:rsid w:val="00133656"/>
    <w:rsid w:val="00140255"/>
    <w:rsid w:val="00142540"/>
    <w:rsid w:val="001469A5"/>
    <w:rsid w:val="00147EBA"/>
    <w:rsid w:val="00153468"/>
    <w:rsid w:val="001536E1"/>
    <w:rsid w:val="00167F68"/>
    <w:rsid w:val="00172D16"/>
    <w:rsid w:val="00173716"/>
    <w:rsid w:val="00174DAC"/>
    <w:rsid w:val="0019574A"/>
    <w:rsid w:val="0019595F"/>
    <w:rsid w:val="00195B9D"/>
    <w:rsid w:val="001961BE"/>
    <w:rsid w:val="001A01C8"/>
    <w:rsid w:val="001A4580"/>
    <w:rsid w:val="001C074A"/>
    <w:rsid w:val="001C1C20"/>
    <w:rsid w:val="001C1E2B"/>
    <w:rsid w:val="001D1810"/>
    <w:rsid w:val="001E2E3D"/>
    <w:rsid w:val="001E62A4"/>
    <w:rsid w:val="001F6422"/>
    <w:rsid w:val="001F7973"/>
    <w:rsid w:val="00200401"/>
    <w:rsid w:val="00201AF7"/>
    <w:rsid w:val="002245D4"/>
    <w:rsid w:val="002251DB"/>
    <w:rsid w:val="00225B81"/>
    <w:rsid w:val="00226BE0"/>
    <w:rsid w:val="0022706C"/>
    <w:rsid w:val="00232A83"/>
    <w:rsid w:val="00233A0F"/>
    <w:rsid w:val="00234099"/>
    <w:rsid w:val="0023512F"/>
    <w:rsid w:val="002370E3"/>
    <w:rsid w:val="00242D1A"/>
    <w:rsid w:val="0024665F"/>
    <w:rsid w:val="00247394"/>
    <w:rsid w:val="002508E6"/>
    <w:rsid w:val="0028404B"/>
    <w:rsid w:val="002877C1"/>
    <w:rsid w:val="00292AA2"/>
    <w:rsid w:val="00296141"/>
    <w:rsid w:val="002A0D27"/>
    <w:rsid w:val="002B300D"/>
    <w:rsid w:val="002C7172"/>
    <w:rsid w:val="002D064B"/>
    <w:rsid w:val="002D3C9A"/>
    <w:rsid w:val="002D509E"/>
    <w:rsid w:val="002D6197"/>
    <w:rsid w:val="002F0A8C"/>
    <w:rsid w:val="002F315B"/>
    <w:rsid w:val="002F4B3B"/>
    <w:rsid w:val="002F7D31"/>
    <w:rsid w:val="00317062"/>
    <w:rsid w:val="00322386"/>
    <w:rsid w:val="003235C4"/>
    <w:rsid w:val="003309B9"/>
    <w:rsid w:val="00333C69"/>
    <w:rsid w:val="00340896"/>
    <w:rsid w:val="00342BFB"/>
    <w:rsid w:val="003533C6"/>
    <w:rsid w:val="003537D5"/>
    <w:rsid w:val="003665AC"/>
    <w:rsid w:val="00370EB8"/>
    <w:rsid w:val="00371004"/>
    <w:rsid w:val="0037447A"/>
    <w:rsid w:val="00376640"/>
    <w:rsid w:val="00380043"/>
    <w:rsid w:val="00386E2B"/>
    <w:rsid w:val="003930BB"/>
    <w:rsid w:val="003945B8"/>
    <w:rsid w:val="00397B68"/>
    <w:rsid w:val="003A27C7"/>
    <w:rsid w:val="003A5615"/>
    <w:rsid w:val="003A775D"/>
    <w:rsid w:val="003B1F82"/>
    <w:rsid w:val="003B773E"/>
    <w:rsid w:val="003C5A0F"/>
    <w:rsid w:val="003D1071"/>
    <w:rsid w:val="003D1166"/>
    <w:rsid w:val="003E1256"/>
    <w:rsid w:val="003F1835"/>
    <w:rsid w:val="003F23FB"/>
    <w:rsid w:val="003F25A6"/>
    <w:rsid w:val="003F47DC"/>
    <w:rsid w:val="00401F75"/>
    <w:rsid w:val="00412E77"/>
    <w:rsid w:val="00413DD6"/>
    <w:rsid w:val="004205ED"/>
    <w:rsid w:val="00421357"/>
    <w:rsid w:val="00427AB4"/>
    <w:rsid w:val="00436579"/>
    <w:rsid w:val="00450E30"/>
    <w:rsid w:val="00453952"/>
    <w:rsid w:val="0045534B"/>
    <w:rsid w:val="004566EC"/>
    <w:rsid w:val="00460C21"/>
    <w:rsid w:val="00461EF9"/>
    <w:rsid w:val="00471742"/>
    <w:rsid w:val="0047199B"/>
    <w:rsid w:val="00475E3B"/>
    <w:rsid w:val="00476B27"/>
    <w:rsid w:val="00484E2E"/>
    <w:rsid w:val="00484FC3"/>
    <w:rsid w:val="0048548F"/>
    <w:rsid w:val="00485667"/>
    <w:rsid w:val="00485DB0"/>
    <w:rsid w:val="00493860"/>
    <w:rsid w:val="004A4E7B"/>
    <w:rsid w:val="004A75E2"/>
    <w:rsid w:val="004B6841"/>
    <w:rsid w:val="004B6E38"/>
    <w:rsid w:val="004C1EDE"/>
    <w:rsid w:val="004C290C"/>
    <w:rsid w:val="004C2C5B"/>
    <w:rsid w:val="004C4277"/>
    <w:rsid w:val="004C4978"/>
    <w:rsid w:val="004C61E2"/>
    <w:rsid w:val="004C6971"/>
    <w:rsid w:val="004D0E87"/>
    <w:rsid w:val="004D13E4"/>
    <w:rsid w:val="004D32D4"/>
    <w:rsid w:val="004D46BD"/>
    <w:rsid w:val="004F26C8"/>
    <w:rsid w:val="004F4DD8"/>
    <w:rsid w:val="004F534C"/>
    <w:rsid w:val="00503DE3"/>
    <w:rsid w:val="005062BE"/>
    <w:rsid w:val="005111F3"/>
    <w:rsid w:val="005131D0"/>
    <w:rsid w:val="00515D1A"/>
    <w:rsid w:val="00516440"/>
    <w:rsid w:val="0052089D"/>
    <w:rsid w:val="005244E3"/>
    <w:rsid w:val="005378DC"/>
    <w:rsid w:val="00543A75"/>
    <w:rsid w:val="00545651"/>
    <w:rsid w:val="00557588"/>
    <w:rsid w:val="005624B8"/>
    <w:rsid w:val="00570B7E"/>
    <w:rsid w:val="0057344E"/>
    <w:rsid w:val="00577AAE"/>
    <w:rsid w:val="005839D9"/>
    <w:rsid w:val="005878DA"/>
    <w:rsid w:val="00594020"/>
    <w:rsid w:val="00596447"/>
    <w:rsid w:val="005A487E"/>
    <w:rsid w:val="005A4D70"/>
    <w:rsid w:val="005A4EE0"/>
    <w:rsid w:val="005B54E3"/>
    <w:rsid w:val="005B5A3C"/>
    <w:rsid w:val="005B5A7D"/>
    <w:rsid w:val="005B6DB5"/>
    <w:rsid w:val="005B765E"/>
    <w:rsid w:val="005C0417"/>
    <w:rsid w:val="005C77C1"/>
    <w:rsid w:val="005C7A69"/>
    <w:rsid w:val="005D6DD7"/>
    <w:rsid w:val="005E19D0"/>
    <w:rsid w:val="005F0F40"/>
    <w:rsid w:val="00602D9B"/>
    <w:rsid w:val="00613E37"/>
    <w:rsid w:val="006150C5"/>
    <w:rsid w:val="006207E2"/>
    <w:rsid w:val="00621152"/>
    <w:rsid w:val="00624AAD"/>
    <w:rsid w:val="00631891"/>
    <w:rsid w:val="006344D7"/>
    <w:rsid w:val="0065101B"/>
    <w:rsid w:val="006569E1"/>
    <w:rsid w:val="006572A4"/>
    <w:rsid w:val="00657C1A"/>
    <w:rsid w:val="0066304A"/>
    <w:rsid w:val="00666CD8"/>
    <w:rsid w:val="006714DC"/>
    <w:rsid w:val="006721A0"/>
    <w:rsid w:val="00673829"/>
    <w:rsid w:val="0068114F"/>
    <w:rsid w:val="00681B4F"/>
    <w:rsid w:val="006A538E"/>
    <w:rsid w:val="006B02BB"/>
    <w:rsid w:val="006B26D4"/>
    <w:rsid w:val="006B6CFB"/>
    <w:rsid w:val="006C4FF9"/>
    <w:rsid w:val="006C6A13"/>
    <w:rsid w:val="006D16C7"/>
    <w:rsid w:val="006D25DF"/>
    <w:rsid w:val="006D27CA"/>
    <w:rsid w:val="006D508F"/>
    <w:rsid w:val="006D5817"/>
    <w:rsid w:val="006E01F9"/>
    <w:rsid w:val="006E02ED"/>
    <w:rsid w:val="006E7DE1"/>
    <w:rsid w:val="006F1AAA"/>
    <w:rsid w:val="006F41C2"/>
    <w:rsid w:val="006F4EA0"/>
    <w:rsid w:val="0070535F"/>
    <w:rsid w:val="00705540"/>
    <w:rsid w:val="00706897"/>
    <w:rsid w:val="007106FE"/>
    <w:rsid w:val="00711659"/>
    <w:rsid w:val="00713D81"/>
    <w:rsid w:val="00717C45"/>
    <w:rsid w:val="0072005B"/>
    <w:rsid w:val="00720B42"/>
    <w:rsid w:val="007228AC"/>
    <w:rsid w:val="00733411"/>
    <w:rsid w:val="00736667"/>
    <w:rsid w:val="00736F24"/>
    <w:rsid w:val="00736FAB"/>
    <w:rsid w:val="00740C45"/>
    <w:rsid w:val="00743D00"/>
    <w:rsid w:val="00745BF4"/>
    <w:rsid w:val="00747669"/>
    <w:rsid w:val="007479A0"/>
    <w:rsid w:val="0075156A"/>
    <w:rsid w:val="00752E5C"/>
    <w:rsid w:val="0076557A"/>
    <w:rsid w:val="00766742"/>
    <w:rsid w:val="00766B7A"/>
    <w:rsid w:val="00767F08"/>
    <w:rsid w:val="00770EC9"/>
    <w:rsid w:val="0077112E"/>
    <w:rsid w:val="00780A37"/>
    <w:rsid w:val="00781D44"/>
    <w:rsid w:val="00791A24"/>
    <w:rsid w:val="00793601"/>
    <w:rsid w:val="007946D7"/>
    <w:rsid w:val="00797ED6"/>
    <w:rsid w:val="007A08FE"/>
    <w:rsid w:val="007A21A4"/>
    <w:rsid w:val="007A2A5E"/>
    <w:rsid w:val="007A3322"/>
    <w:rsid w:val="007A33EC"/>
    <w:rsid w:val="007A37B0"/>
    <w:rsid w:val="007A643B"/>
    <w:rsid w:val="007C0D01"/>
    <w:rsid w:val="007C5ABD"/>
    <w:rsid w:val="007D26D2"/>
    <w:rsid w:val="007D6935"/>
    <w:rsid w:val="007D77EA"/>
    <w:rsid w:val="007D7C7D"/>
    <w:rsid w:val="007E0D17"/>
    <w:rsid w:val="007E31B3"/>
    <w:rsid w:val="007E4CE4"/>
    <w:rsid w:val="007E7A35"/>
    <w:rsid w:val="007F61DE"/>
    <w:rsid w:val="00805AAF"/>
    <w:rsid w:val="00811405"/>
    <w:rsid w:val="008255C9"/>
    <w:rsid w:val="00826B67"/>
    <w:rsid w:val="00834782"/>
    <w:rsid w:val="008422BB"/>
    <w:rsid w:val="0084289C"/>
    <w:rsid w:val="00851DF3"/>
    <w:rsid w:val="00851EFA"/>
    <w:rsid w:val="00852316"/>
    <w:rsid w:val="00855345"/>
    <w:rsid w:val="0085745F"/>
    <w:rsid w:val="00860736"/>
    <w:rsid w:val="00861880"/>
    <w:rsid w:val="00865247"/>
    <w:rsid w:val="00873930"/>
    <w:rsid w:val="00882547"/>
    <w:rsid w:val="00883DFA"/>
    <w:rsid w:val="008A0A16"/>
    <w:rsid w:val="008A1C5C"/>
    <w:rsid w:val="008A5EC1"/>
    <w:rsid w:val="008B11ED"/>
    <w:rsid w:val="008B2B76"/>
    <w:rsid w:val="008B6C4A"/>
    <w:rsid w:val="008C1C6C"/>
    <w:rsid w:val="008C1F8F"/>
    <w:rsid w:val="008C257F"/>
    <w:rsid w:val="008D2BE1"/>
    <w:rsid w:val="008E114F"/>
    <w:rsid w:val="008E48A0"/>
    <w:rsid w:val="008E5FDC"/>
    <w:rsid w:val="008E6C6A"/>
    <w:rsid w:val="008F09FB"/>
    <w:rsid w:val="008F44C5"/>
    <w:rsid w:val="00900D04"/>
    <w:rsid w:val="00902DBE"/>
    <w:rsid w:val="00902FEC"/>
    <w:rsid w:val="009060F3"/>
    <w:rsid w:val="00910D94"/>
    <w:rsid w:val="00914FD2"/>
    <w:rsid w:val="00915DCF"/>
    <w:rsid w:val="0091613A"/>
    <w:rsid w:val="00934E07"/>
    <w:rsid w:val="00935C45"/>
    <w:rsid w:val="00944F76"/>
    <w:rsid w:val="00947FC2"/>
    <w:rsid w:val="00950AD8"/>
    <w:rsid w:val="00951079"/>
    <w:rsid w:val="00951EFA"/>
    <w:rsid w:val="0095205E"/>
    <w:rsid w:val="0095315C"/>
    <w:rsid w:val="0095490B"/>
    <w:rsid w:val="009565D7"/>
    <w:rsid w:val="00963678"/>
    <w:rsid w:val="00965D21"/>
    <w:rsid w:val="00966AB6"/>
    <w:rsid w:val="009708FE"/>
    <w:rsid w:val="009713E9"/>
    <w:rsid w:val="00982D51"/>
    <w:rsid w:val="00986D8E"/>
    <w:rsid w:val="009908D0"/>
    <w:rsid w:val="009912DD"/>
    <w:rsid w:val="009A07F7"/>
    <w:rsid w:val="009A4B88"/>
    <w:rsid w:val="009A5310"/>
    <w:rsid w:val="009A65C6"/>
    <w:rsid w:val="009B03EE"/>
    <w:rsid w:val="009B17BF"/>
    <w:rsid w:val="009C3A54"/>
    <w:rsid w:val="009D191D"/>
    <w:rsid w:val="009D23BE"/>
    <w:rsid w:val="009D5A68"/>
    <w:rsid w:val="009E02AD"/>
    <w:rsid w:val="009E4958"/>
    <w:rsid w:val="00A01AA4"/>
    <w:rsid w:val="00A07B83"/>
    <w:rsid w:val="00A12ACD"/>
    <w:rsid w:val="00A352BF"/>
    <w:rsid w:val="00A43440"/>
    <w:rsid w:val="00A439AB"/>
    <w:rsid w:val="00A46C9F"/>
    <w:rsid w:val="00A56409"/>
    <w:rsid w:val="00A57C0F"/>
    <w:rsid w:val="00A62C1F"/>
    <w:rsid w:val="00A71D25"/>
    <w:rsid w:val="00A721F5"/>
    <w:rsid w:val="00A83840"/>
    <w:rsid w:val="00A92CA6"/>
    <w:rsid w:val="00A93714"/>
    <w:rsid w:val="00AA6FEC"/>
    <w:rsid w:val="00AA7917"/>
    <w:rsid w:val="00AB0FA1"/>
    <w:rsid w:val="00AB3A83"/>
    <w:rsid w:val="00AB4092"/>
    <w:rsid w:val="00AC4562"/>
    <w:rsid w:val="00AD2A6D"/>
    <w:rsid w:val="00AD2AC9"/>
    <w:rsid w:val="00AD4933"/>
    <w:rsid w:val="00AD73CE"/>
    <w:rsid w:val="00AE46FA"/>
    <w:rsid w:val="00AE51D5"/>
    <w:rsid w:val="00AE543F"/>
    <w:rsid w:val="00B01AE8"/>
    <w:rsid w:val="00B01C2C"/>
    <w:rsid w:val="00B060EE"/>
    <w:rsid w:val="00B11227"/>
    <w:rsid w:val="00B16FCE"/>
    <w:rsid w:val="00B31887"/>
    <w:rsid w:val="00B330F3"/>
    <w:rsid w:val="00B34D19"/>
    <w:rsid w:val="00B42F5C"/>
    <w:rsid w:val="00B466C7"/>
    <w:rsid w:val="00B46C8E"/>
    <w:rsid w:val="00B5225E"/>
    <w:rsid w:val="00B523A4"/>
    <w:rsid w:val="00B624BD"/>
    <w:rsid w:val="00B8088E"/>
    <w:rsid w:val="00B87DEB"/>
    <w:rsid w:val="00B94CA9"/>
    <w:rsid w:val="00BA67DD"/>
    <w:rsid w:val="00BB0A4D"/>
    <w:rsid w:val="00BB1592"/>
    <w:rsid w:val="00BB600B"/>
    <w:rsid w:val="00BD076D"/>
    <w:rsid w:val="00BD793D"/>
    <w:rsid w:val="00BE290D"/>
    <w:rsid w:val="00BE4F53"/>
    <w:rsid w:val="00BE5EEB"/>
    <w:rsid w:val="00BE61EB"/>
    <w:rsid w:val="00BF0C79"/>
    <w:rsid w:val="00BF1DAA"/>
    <w:rsid w:val="00BF2EB2"/>
    <w:rsid w:val="00BF3FE1"/>
    <w:rsid w:val="00C000F7"/>
    <w:rsid w:val="00C049D4"/>
    <w:rsid w:val="00C05C27"/>
    <w:rsid w:val="00C11835"/>
    <w:rsid w:val="00C1590A"/>
    <w:rsid w:val="00C23063"/>
    <w:rsid w:val="00C257BA"/>
    <w:rsid w:val="00C26516"/>
    <w:rsid w:val="00C31E41"/>
    <w:rsid w:val="00C36C91"/>
    <w:rsid w:val="00C370AF"/>
    <w:rsid w:val="00C46329"/>
    <w:rsid w:val="00C5076B"/>
    <w:rsid w:val="00C539BB"/>
    <w:rsid w:val="00C57E6C"/>
    <w:rsid w:val="00C77373"/>
    <w:rsid w:val="00C826EB"/>
    <w:rsid w:val="00C86498"/>
    <w:rsid w:val="00CA138D"/>
    <w:rsid w:val="00CA645E"/>
    <w:rsid w:val="00CA76C5"/>
    <w:rsid w:val="00CA7966"/>
    <w:rsid w:val="00CB236A"/>
    <w:rsid w:val="00CB496A"/>
    <w:rsid w:val="00CC2849"/>
    <w:rsid w:val="00CC35DA"/>
    <w:rsid w:val="00CD13A9"/>
    <w:rsid w:val="00CD15E6"/>
    <w:rsid w:val="00CD3D90"/>
    <w:rsid w:val="00CD4BD3"/>
    <w:rsid w:val="00CD65EC"/>
    <w:rsid w:val="00CE15AA"/>
    <w:rsid w:val="00CE442A"/>
    <w:rsid w:val="00CF221D"/>
    <w:rsid w:val="00CF383C"/>
    <w:rsid w:val="00CF5901"/>
    <w:rsid w:val="00CF7994"/>
    <w:rsid w:val="00D0060A"/>
    <w:rsid w:val="00D017B1"/>
    <w:rsid w:val="00D02FA1"/>
    <w:rsid w:val="00D0431B"/>
    <w:rsid w:val="00D069C0"/>
    <w:rsid w:val="00D20634"/>
    <w:rsid w:val="00D20B93"/>
    <w:rsid w:val="00D26B7B"/>
    <w:rsid w:val="00D31B2C"/>
    <w:rsid w:val="00D3232F"/>
    <w:rsid w:val="00D33055"/>
    <w:rsid w:val="00D4413C"/>
    <w:rsid w:val="00D54FFA"/>
    <w:rsid w:val="00D604E5"/>
    <w:rsid w:val="00D7167A"/>
    <w:rsid w:val="00D71E4D"/>
    <w:rsid w:val="00D74D56"/>
    <w:rsid w:val="00D75D31"/>
    <w:rsid w:val="00D8022C"/>
    <w:rsid w:val="00D90182"/>
    <w:rsid w:val="00DA051B"/>
    <w:rsid w:val="00DA2345"/>
    <w:rsid w:val="00DA3409"/>
    <w:rsid w:val="00DA6E0A"/>
    <w:rsid w:val="00DC1B12"/>
    <w:rsid w:val="00DC5B70"/>
    <w:rsid w:val="00DD00DC"/>
    <w:rsid w:val="00DE02B8"/>
    <w:rsid w:val="00DE109D"/>
    <w:rsid w:val="00DE145C"/>
    <w:rsid w:val="00DE6421"/>
    <w:rsid w:val="00DF2A3A"/>
    <w:rsid w:val="00DF3D4B"/>
    <w:rsid w:val="00E03136"/>
    <w:rsid w:val="00E059DE"/>
    <w:rsid w:val="00E06DE9"/>
    <w:rsid w:val="00E11A80"/>
    <w:rsid w:val="00E139B7"/>
    <w:rsid w:val="00E14C28"/>
    <w:rsid w:val="00E20EBE"/>
    <w:rsid w:val="00E21A81"/>
    <w:rsid w:val="00E262D8"/>
    <w:rsid w:val="00E2660A"/>
    <w:rsid w:val="00E34E2A"/>
    <w:rsid w:val="00E415D5"/>
    <w:rsid w:val="00E443E0"/>
    <w:rsid w:val="00E44C41"/>
    <w:rsid w:val="00E557C8"/>
    <w:rsid w:val="00E60B13"/>
    <w:rsid w:val="00E6437D"/>
    <w:rsid w:val="00E65D74"/>
    <w:rsid w:val="00E67E4E"/>
    <w:rsid w:val="00E74DF1"/>
    <w:rsid w:val="00E770D5"/>
    <w:rsid w:val="00E77EE0"/>
    <w:rsid w:val="00E80AB2"/>
    <w:rsid w:val="00E84F84"/>
    <w:rsid w:val="00E91B6A"/>
    <w:rsid w:val="00E92AA7"/>
    <w:rsid w:val="00E962EF"/>
    <w:rsid w:val="00E970FE"/>
    <w:rsid w:val="00EB146D"/>
    <w:rsid w:val="00EB706E"/>
    <w:rsid w:val="00EC2D21"/>
    <w:rsid w:val="00EC7CE4"/>
    <w:rsid w:val="00ED04E5"/>
    <w:rsid w:val="00ED0EA2"/>
    <w:rsid w:val="00ED51E5"/>
    <w:rsid w:val="00ED5373"/>
    <w:rsid w:val="00EE07FA"/>
    <w:rsid w:val="00F000FE"/>
    <w:rsid w:val="00F00C57"/>
    <w:rsid w:val="00F0186B"/>
    <w:rsid w:val="00F10C64"/>
    <w:rsid w:val="00F27EF9"/>
    <w:rsid w:val="00F31CB6"/>
    <w:rsid w:val="00F32F79"/>
    <w:rsid w:val="00F34282"/>
    <w:rsid w:val="00F3585F"/>
    <w:rsid w:val="00F36EF1"/>
    <w:rsid w:val="00F42475"/>
    <w:rsid w:val="00F434F9"/>
    <w:rsid w:val="00F44719"/>
    <w:rsid w:val="00F521B3"/>
    <w:rsid w:val="00F56108"/>
    <w:rsid w:val="00F63AE5"/>
    <w:rsid w:val="00F63C89"/>
    <w:rsid w:val="00F64317"/>
    <w:rsid w:val="00F66A22"/>
    <w:rsid w:val="00F66C74"/>
    <w:rsid w:val="00F73F5F"/>
    <w:rsid w:val="00F803E6"/>
    <w:rsid w:val="00F82512"/>
    <w:rsid w:val="00F8506B"/>
    <w:rsid w:val="00FA1A01"/>
    <w:rsid w:val="00FA3BD5"/>
    <w:rsid w:val="00FA6F3A"/>
    <w:rsid w:val="00FB2320"/>
    <w:rsid w:val="00FB25F0"/>
    <w:rsid w:val="00FB38F0"/>
    <w:rsid w:val="00FB40E9"/>
    <w:rsid w:val="00FB6CA2"/>
    <w:rsid w:val="00FC1B83"/>
    <w:rsid w:val="00FC299E"/>
    <w:rsid w:val="00FC3B96"/>
    <w:rsid w:val="00FD3975"/>
    <w:rsid w:val="00FE38F8"/>
    <w:rsid w:val="00FE650B"/>
    <w:rsid w:val="00FF173F"/>
    <w:rsid w:val="00FF48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108A62"/>
  <w15:chartTrackingRefBased/>
  <w15:docId w15:val="{0437A8CB-1214-436E-860C-841F6EF6E6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434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434F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34F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434F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434F9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5B5A7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1F797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F797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B159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7589/0090-3558-14.2.178" TargetMode="External"/><Relationship Id="rId18" Type="http://schemas.openxmlformats.org/officeDocument/2006/relationships/hyperlink" Target="https://doi.org/10.1016/S0304-4017(98)00192-7" TargetMode="External"/><Relationship Id="rId26" Type="http://schemas.openxmlformats.org/officeDocument/2006/relationships/hyperlink" Target="https://doi.org/10.1007/s00436-024-08141-0" TargetMode="External"/><Relationship Id="rId39" Type="http://schemas.openxmlformats.org/officeDocument/2006/relationships/hyperlink" Target="https://doi.org/10.7589/0090-3558-34.2.386" TargetMode="External"/><Relationship Id="rId21" Type="http://schemas.openxmlformats.org/officeDocument/2006/relationships/hyperlink" Target="https://doi.org/10.1186/s13071-016-1524-3" TargetMode="External"/><Relationship Id="rId34" Type="http://schemas.openxmlformats.org/officeDocument/2006/relationships/hyperlink" Target="https://doi.org/10.7589/0090-3558-39.3.593" TargetMode="External"/><Relationship Id="rId42" Type="http://schemas.openxmlformats.org/officeDocument/2006/relationships/hyperlink" Target="https://doi.org/10.1186/s12917-022-03270-z" TargetMode="External"/><Relationship Id="rId47" Type="http://schemas.openxmlformats.org/officeDocument/2006/relationships/hyperlink" Target="https://doi.org/10.1079/joh2002150" TargetMode="Externa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186/s13071-022-05170-5" TargetMode="External"/><Relationship Id="rId29" Type="http://schemas.openxmlformats.org/officeDocument/2006/relationships/hyperlink" Target="https://doi.org/10.1111/j.1748-5827.2010.00950.x" TargetMode="External"/><Relationship Id="rId11" Type="http://schemas.openxmlformats.org/officeDocument/2006/relationships/hyperlink" Target="https://doi.org/10.1111/j.1751-0813.1996.tb09987.x" TargetMode="External"/><Relationship Id="rId24" Type="http://schemas.openxmlformats.org/officeDocument/2006/relationships/hyperlink" Target="https://doi.org/10.2307/3670773" TargetMode="External"/><Relationship Id="rId32" Type="http://schemas.openxmlformats.org/officeDocument/2006/relationships/hyperlink" Target="https://doi.org/10.1016/S1383-5769(00)00049-0" TargetMode="External"/><Relationship Id="rId37" Type="http://schemas.openxmlformats.org/officeDocument/2006/relationships/hyperlink" Target="https://doi.org/10.1515/helm-2017-0033" TargetMode="External"/><Relationship Id="rId40" Type="http://schemas.openxmlformats.org/officeDocument/2006/relationships/hyperlink" Target="https://doi.org/10.3389/fvets.2019.00270" TargetMode="External"/><Relationship Id="rId45" Type="http://schemas.openxmlformats.org/officeDocument/2006/relationships/hyperlink" Target="https://doi.org/10.7589/0090-3558-16.2.217" TargetMode="External"/><Relationship Id="rId5" Type="http://schemas.openxmlformats.org/officeDocument/2006/relationships/styles" Target="styles.xml"/><Relationship Id="rId15" Type="http://schemas.openxmlformats.org/officeDocument/2006/relationships/hyperlink" Target="https://doi.org/10.1007/BF03406010" TargetMode="External"/><Relationship Id="rId23" Type="http://schemas.openxmlformats.org/officeDocument/2006/relationships/hyperlink" Target="https://doi.org/10.1016/j.vetpar.2004.06.015" TargetMode="External"/><Relationship Id="rId28" Type="http://schemas.openxmlformats.org/officeDocument/2006/relationships/hyperlink" Target="https://doi.org/10.1016/S0065-308X(08)00204-2" TargetMode="External"/><Relationship Id="rId36" Type="http://schemas.openxmlformats.org/officeDocument/2006/relationships/hyperlink" Target="https://doi.org/10.1186/s13071-021-04896-y" TargetMode="External"/><Relationship Id="rId49" Type="http://schemas.openxmlformats.org/officeDocument/2006/relationships/theme" Target="theme/theme1.xml"/><Relationship Id="rId10" Type="http://schemas.openxmlformats.org/officeDocument/2006/relationships/hyperlink" Target="https://doi.org/10.1186/s13071-017-2073-0" TargetMode="External"/><Relationship Id="rId19" Type="http://schemas.openxmlformats.org/officeDocument/2006/relationships/hyperlink" Target="https://doi.org/10.1016/j.vetpar.2018.02.037" TargetMode="External"/><Relationship Id="rId31" Type="http://schemas.openxmlformats.org/officeDocument/2006/relationships/hyperlink" Target="https://doi.org/10.1292/jvms.65.945" TargetMode="External"/><Relationship Id="rId44" Type="http://schemas.openxmlformats.org/officeDocument/2006/relationships/hyperlink" Target="https://doi.org/10.1016/j.vetpar.2014.04.004" TargetMode="External"/><Relationship Id="rId4" Type="http://schemas.openxmlformats.org/officeDocument/2006/relationships/numbering" Target="numbering.xml"/><Relationship Id="rId9" Type="http://schemas.openxmlformats.org/officeDocument/2006/relationships/hyperlink" Target="https://doi.org/10.7589/2015-09-223" TargetMode="External"/><Relationship Id="rId14" Type="http://schemas.openxmlformats.org/officeDocument/2006/relationships/hyperlink" Target="https://doi.org/10.1016/0304-4017(81)90019-4" TargetMode="External"/><Relationship Id="rId22" Type="http://schemas.openxmlformats.org/officeDocument/2006/relationships/hyperlink" Target="https://doi.org/10.2307/3279242" TargetMode="External"/><Relationship Id="rId27" Type="http://schemas.openxmlformats.org/officeDocument/2006/relationships/hyperlink" Target="https://doi.org/10.1016/S0304-4017(98)00131-9" TargetMode="External"/><Relationship Id="rId30" Type="http://schemas.openxmlformats.org/officeDocument/2006/relationships/hyperlink" Target="https://doi.org/10.1186/s13071-020-04353-2" TargetMode="External"/><Relationship Id="rId35" Type="http://schemas.openxmlformats.org/officeDocument/2006/relationships/hyperlink" Target="https://doi.org/10.15547/bjvm.918" TargetMode="External"/><Relationship Id="rId43" Type="http://schemas.openxmlformats.org/officeDocument/2006/relationships/hyperlink" Target="https://doi.org/10.7589/0090-3558-16.2.225" TargetMode="External"/><Relationship Id="rId48" Type="http://schemas.openxmlformats.org/officeDocument/2006/relationships/fontTable" Target="fontTable.xml"/><Relationship Id="rId8" Type="http://schemas.openxmlformats.org/officeDocument/2006/relationships/hyperlink" Target="https://doi.org/10.7589/0090-3558-18.3.343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doi.org/10.1016/j.vetpar.2007.05.019" TargetMode="External"/><Relationship Id="rId17" Type="http://schemas.openxmlformats.org/officeDocument/2006/relationships/hyperlink" Target="https://doi.org/10.7589/0090-3558-30.4.545" TargetMode="External"/><Relationship Id="rId25" Type="http://schemas.openxmlformats.org/officeDocument/2006/relationships/hyperlink" Target="https://doi.org/10.1016/j.vprsr.2016.08.004" TargetMode="External"/><Relationship Id="rId33" Type="http://schemas.openxmlformats.org/officeDocument/2006/relationships/hyperlink" Target="https://doi.org/10.1186/s13071-024-06178-9" TargetMode="External"/><Relationship Id="rId38" Type="http://schemas.openxmlformats.org/officeDocument/2006/relationships/hyperlink" Target="https://doi.org/10.1007/s00436-014-3991-9" TargetMode="External"/><Relationship Id="rId46" Type="http://schemas.openxmlformats.org/officeDocument/2006/relationships/hyperlink" Target="https://doi.org/10.7589/0090-3558-27.1.166" TargetMode="External"/><Relationship Id="rId20" Type="http://schemas.openxmlformats.org/officeDocument/2006/relationships/hyperlink" Target="https://doi.org/10.3390/pathogens11040420" TargetMode="External"/><Relationship Id="rId41" Type="http://schemas.openxmlformats.org/officeDocument/2006/relationships/hyperlink" Target="https://doi.org/10.1079/JOH200152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raftdue xmlns="ea45544f-7dfb-436e-84d3-ed74d75e6771" xsi:nil="true"/>
    <TaxCatchAll xmlns="680b17cc-0c2a-4b63-90ba-e3ed386cba6f" xsi:nil="true"/>
    <lcf76f155ced4ddcb4097134ff3c332f xmlns="ea45544f-7dfb-436e-84d3-ed74d75e6771">
      <Terms xmlns="http://schemas.microsoft.com/office/infopath/2007/PartnerControls"/>
    </lcf76f155ced4ddcb4097134ff3c332f>
    <Personresponsible xmlns="ea45544f-7dfb-436e-84d3-ed74d75e6771">
      <UserInfo>
        <DisplayName/>
        <AccountId xsi:nil="true"/>
        <AccountType/>
      </UserInfo>
    </Personresponsible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FB9888491C43F46916D63733F3A2602" ma:contentTypeVersion="20" ma:contentTypeDescription="Create a new document." ma:contentTypeScope="" ma:versionID="b10a5e4025c1c74987fc4727f5a7752c">
  <xsd:schema xmlns:xsd="http://www.w3.org/2001/XMLSchema" xmlns:xs="http://www.w3.org/2001/XMLSchema" xmlns:p="http://schemas.microsoft.com/office/2006/metadata/properties" xmlns:ns2="ea45544f-7dfb-436e-84d3-ed74d75e6771" xmlns:ns3="680b17cc-0c2a-4b63-90ba-e3ed386cba6f" targetNamespace="http://schemas.microsoft.com/office/2006/metadata/properties" ma:root="true" ma:fieldsID="99bbec16802befc6b90b445eb09a7fcd" ns2:_="" ns3:_="">
    <xsd:import namespace="ea45544f-7dfb-436e-84d3-ed74d75e6771"/>
    <xsd:import namespace="680b17cc-0c2a-4b63-90ba-e3ed386cba6f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LengthInSeconds" minOccurs="0"/>
                <xsd:element ref="ns2:MediaServiceObjectDetectorVersions" minOccurs="0"/>
                <xsd:element ref="ns2:MediaServiceSearchProperties" minOccurs="0"/>
                <xsd:element ref="ns2:Personresponsible" minOccurs="0"/>
                <xsd:element ref="ns2:Draftdu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a45544f-7dfb-436e-84d3-ed74d75e677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lcf76f155ced4ddcb4097134ff3c332f" ma:index="20" nillable="true" ma:taxonomy="true" ma:internalName="lcf76f155ced4ddcb4097134ff3c332f" ma:taxonomyFieldName="MediaServiceImageTags" ma:displayName="Image Tags" ma:readOnly="false" ma:fieldId="{5cf76f15-5ced-4ddc-b409-7134ff3c332f}" ma:taxonomyMulti="true" ma:sspId="7b492977-2dea-498c-99b4-1555f3d0d96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2" nillable="true" ma:displayName="Location" ma:indexed="true" ma:internalName="MediaServiceLocation" ma:readOnly="true">
      <xsd:simpleType>
        <xsd:restriction base="dms:Text"/>
      </xsd:simpleType>
    </xsd:element>
    <xsd:element name="MediaLengthInSeconds" ma:index="2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Personresponsible" ma:index="26" nillable="true" ma:displayName="Person responsible" ma:format="Dropdown" ma:list="UserInfo" ma:SharePointGroup="0" ma:internalName="Personresponsibl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raftdue" ma:index="27" nillable="true" ma:displayName="Draft due" ma:format="DateOnly" ma:internalName="Draftdue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0b17cc-0c2a-4b63-90ba-e3ed386cba6f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1" nillable="true" ma:displayName="Taxonomy Catch All Column" ma:hidden="true" ma:list="{e725aedd-cce0-4ce4-8087-e18aef4d2496}" ma:internalName="TaxCatchAll" ma:showField="CatchAllData" ma:web="680b17cc-0c2a-4b63-90ba-e3ed386cba6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EC87F1F-1196-41BE-BB97-E3C686BDB09B}">
  <ds:schemaRefs>
    <ds:schemaRef ds:uri="http://schemas.microsoft.com/office/2006/metadata/properties"/>
    <ds:schemaRef ds:uri="http://schemas.microsoft.com/office/infopath/2007/PartnerControls"/>
    <ds:schemaRef ds:uri="ea45544f-7dfb-436e-84d3-ed74d75e6771"/>
    <ds:schemaRef ds:uri="680b17cc-0c2a-4b63-90ba-e3ed386cba6f"/>
  </ds:schemaRefs>
</ds:datastoreItem>
</file>

<file path=customXml/itemProps2.xml><?xml version="1.0" encoding="utf-8"?>
<ds:datastoreItem xmlns:ds="http://schemas.openxmlformats.org/officeDocument/2006/customXml" ds:itemID="{6940633E-1C5C-46F1-AAAD-2CC6D819432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a45544f-7dfb-436e-84d3-ed74d75e6771"/>
    <ds:schemaRef ds:uri="680b17cc-0c2a-4b63-90ba-e3ed386cba6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5022BB4-D191-476D-9EDC-7778AD9F3C3C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82b3e37e-8171-485d-b10b-38dae7ed14a8}" enabled="0" method="" siteId="{82b3e37e-8171-485d-b10b-38dae7ed14a8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40</TotalTime>
  <Pages>6</Pages>
  <Words>16149</Words>
  <Characters>92054</Characters>
  <Application>Microsoft Office Word</Application>
  <DocSecurity>0</DocSecurity>
  <Lines>767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9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e Power</dc:creator>
  <cp:keywords/>
  <dc:description/>
  <cp:lastModifiedBy>Rose Power</cp:lastModifiedBy>
  <cp:revision>555</cp:revision>
  <dcterms:created xsi:type="dcterms:W3CDTF">2023-12-13T06:36:00Z</dcterms:created>
  <dcterms:modified xsi:type="dcterms:W3CDTF">2024-12-18T03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BFB9888491C43F46916D63733F3A2602</vt:lpwstr>
  </property>
  <property fmtid="{D5CDD505-2E9C-101B-9397-08002B2CF9AE}" pid="3" name="MediaServiceImageTags">
    <vt:lpwstr/>
  </property>
</Properties>
</file>